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30BB0C" w14:textId="77777777" w:rsidR="00C3151A" w:rsidRPr="008416A0" w:rsidRDefault="00D643EC" w:rsidP="008416A0">
      <w:pPr>
        <w:pStyle w:val="Title"/>
        <w:spacing w:after="240"/>
        <w:rPr>
          <w:rFonts w:ascii="Times New Roman" w:hAnsi="Times New Roman" w:cs="Times New Roman"/>
          <w:b/>
          <w:sz w:val="32"/>
          <w:szCs w:val="24"/>
        </w:rPr>
      </w:pPr>
      <w:r w:rsidRPr="008416A0">
        <w:rPr>
          <w:rFonts w:ascii="Times New Roman" w:hAnsi="Times New Roman" w:cs="Times New Roman"/>
          <w:b/>
          <w:sz w:val="32"/>
          <w:szCs w:val="24"/>
        </w:rPr>
        <w:t xml:space="preserve">Ammonia gas </w:t>
      </w:r>
      <w:r w:rsidR="00DF118E">
        <w:rPr>
          <w:rFonts w:ascii="Times New Roman" w:hAnsi="Times New Roman" w:cs="Times New Roman"/>
          <w:b/>
          <w:sz w:val="32"/>
          <w:szCs w:val="24"/>
        </w:rPr>
        <w:t xml:space="preserve">sensor </w:t>
      </w:r>
      <w:r w:rsidRPr="008416A0">
        <w:rPr>
          <w:rFonts w:ascii="Times New Roman" w:hAnsi="Times New Roman" w:cs="Times New Roman"/>
          <w:b/>
          <w:sz w:val="32"/>
          <w:szCs w:val="24"/>
        </w:rPr>
        <w:t>response of a vertical zinc oxide nanorod-gold junction diode at room temperature</w:t>
      </w:r>
    </w:p>
    <w:p w14:paraId="388467F1" w14:textId="77777777" w:rsidR="00D643EC" w:rsidRDefault="00D643EC" w:rsidP="008416A0">
      <w:r w:rsidRPr="008416A0">
        <w:t>Ying Tu,</w:t>
      </w:r>
      <w:r w:rsidRPr="008416A0">
        <w:rPr>
          <w:vertAlign w:val="superscript"/>
        </w:rPr>
        <w:t xml:space="preserve"> a</w:t>
      </w:r>
      <w:r w:rsidRPr="008416A0">
        <w:t xml:space="preserve"> Candice Kyle,</w:t>
      </w:r>
      <w:r w:rsidRPr="008416A0">
        <w:rPr>
          <w:vertAlign w:val="superscript"/>
        </w:rPr>
        <w:t xml:space="preserve"> a</w:t>
      </w:r>
      <w:r w:rsidRPr="008416A0">
        <w:t xml:space="preserve"> Hui Luo,</w:t>
      </w:r>
      <w:r w:rsidRPr="008416A0">
        <w:rPr>
          <w:vertAlign w:val="superscript"/>
        </w:rPr>
        <w:t xml:space="preserve"> </w:t>
      </w:r>
      <w:proofErr w:type="spellStart"/>
      <w:r w:rsidRPr="008416A0">
        <w:rPr>
          <w:vertAlign w:val="superscript"/>
        </w:rPr>
        <w:t>a,d</w:t>
      </w:r>
      <w:proofErr w:type="spellEnd"/>
      <w:r w:rsidRPr="008416A0">
        <w:t xml:space="preserve"> De-Wen Zhang,</w:t>
      </w:r>
      <w:r w:rsidRPr="008416A0">
        <w:rPr>
          <w:vertAlign w:val="superscript"/>
        </w:rPr>
        <w:t xml:space="preserve"> b</w:t>
      </w:r>
      <w:r w:rsidRPr="008416A0">
        <w:t xml:space="preserve"> Anirban Das,</w:t>
      </w:r>
      <w:r w:rsidRPr="008416A0">
        <w:rPr>
          <w:vertAlign w:val="superscript"/>
        </w:rPr>
        <w:t xml:space="preserve"> a</w:t>
      </w:r>
      <w:r w:rsidRPr="008416A0">
        <w:t xml:space="preserve"> Joe Briscoe,</w:t>
      </w:r>
      <w:r w:rsidRPr="008416A0">
        <w:rPr>
          <w:vertAlign w:val="superscript"/>
        </w:rPr>
        <w:t xml:space="preserve"> a</w:t>
      </w:r>
      <w:r w:rsidRPr="008416A0">
        <w:t xml:space="preserve"> Steve Dunn,</w:t>
      </w:r>
      <w:r w:rsidR="008416A0">
        <w:rPr>
          <w:vertAlign w:val="superscript"/>
        </w:rPr>
        <w:t> </w:t>
      </w:r>
      <w:r w:rsidRPr="008416A0">
        <w:rPr>
          <w:vertAlign w:val="superscript"/>
        </w:rPr>
        <w:t>c</w:t>
      </w:r>
      <w:r w:rsidRPr="008416A0">
        <w:t xml:space="preserve"> Maria-Magdalena Titirici,</w:t>
      </w:r>
      <w:r w:rsidRPr="008416A0">
        <w:rPr>
          <w:vertAlign w:val="superscript"/>
        </w:rPr>
        <w:t xml:space="preserve"> d</w:t>
      </w:r>
      <w:r w:rsidRPr="008416A0">
        <w:t xml:space="preserve"> and Steffi Krause *</w:t>
      </w:r>
      <w:r w:rsidRPr="008416A0">
        <w:rPr>
          <w:vertAlign w:val="superscript"/>
        </w:rPr>
        <w:t>a</w:t>
      </w:r>
      <w:r w:rsidRPr="008416A0">
        <w:t xml:space="preserve"> </w:t>
      </w:r>
    </w:p>
    <w:p w14:paraId="4A946550" w14:textId="77777777" w:rsidR="00DF118E" w:rsidRPr="00DF118E" w:rsidRDefault="00DF118E" w:rsidP="00DF118E">
      <w:r w:rsidRPr="00DF118E">
        <w:t xml:space="preserve">E-mail: </w:t>
      </w:r>
      <w:hyperlink r:id="rId8" w:history="1">
        <w:r w:rsidRPr="00DF118E">
          <w:rPr>
            <w:rStyle w:val="Hyperlink"/>
          </w:rPr>
          <w:t>s.krause@qmul.ac.uk</w:t>
        </w:r>
      </w:hyperlink>
    </w:p>
    <w:p w14:paraId="39FF82F5" w14:textId="77777777" w:rsidR="00500EF8" w:rsidRPr="00500EF8" w:rsidRDefault="00500EF8" w:rsidP="00500EF8">
      <w:pPr>
        <w:pStyle w:val="ListParagraph"/>
        <w:numPr>
          <w:ilvl w:val="0"/>
          <w:numId w:val="2"/>
        </w:numPr>
        <w:spacing w:after="0"/>
        <w:ind w:left="360"/>
        <w:rPr>
          <w:sz w:val="20"/>
        </w:rPr>
      </w:pPr>
      <w:r w:rsidRPr="00500EF8">
        <w:rPr>
          <w:sz w:val="20"/>
        </w:rPr>
        <w:t>School of Engineering and Materials Science, Queen Mary University of London, 327 Mile End Road, London, E1 4NS, UK. E-mail: s.krause@qmul.ac.uk</w:t>
      </w:r>
    </w:p>
    <w:p w14:paraId="1A4FC321" w14:textId="77777777" w:rsidR="00500EF8" w:rsidRPr="00500EF8" w:rsidRDefault="00500EF8" w:rsidP="00500EF8">
      <w:pPr>
        <w:pStyle w:val="ListParagraph"/>
        <w:numPr>
          <w:ilvl w:val="0"/>
          <w:numId w:val="2"/>
        </w:numPr>
        <w:spacing w:after="0"/>
        <w:ind w:left="360"/>
        <w:rPr>
          <w:sz w:val="20"/>
        </w:rPr>
      </w:pPr>
      <w:r w:rsidRPr="00500EF8">
        <w:rPr>
          <w:sz w:val="20"/>
        </w:rPr>
        <w:t xml:space="preserve">Institute of Medical Engineering, School of Basic Medical Sciences, Health Science Center, Xi’an </w:t>
      </w:r>
      <w:proofErr w:type="spellStart"/>
      <w:r w:rsidRPr="00500EF8">
        <w:rPr>
          <w:sz w:val="20"/>
        </w:rPr>
        <w:t>Jiaotong</w:t>
      </w:r>
      <w:proofErr w:type="spellEnd"/>
      <w:r w:rsidRPr="00500EF8">
        <w:rPr>
          <w:sz w:val="20"/>
        </w:rPr>
        <w:t xml:space="preserve"> University, Xi’an, 710061, China.</w:t>
      </w:r>
    </w:p>
    <w:p w14:paraId="00FD7F77" w14:textId="77777777" w:rsidR="00500EF8" w:rsidRPr="00500EF8" w:rsidRDefault="00500EF8" w:rsidP="00500EF8">
      <w:pPr>
        <w:pStyle w:val="ListParagraph"/>
        <w:numPr>
          <w:ilvl w:val="0"/>
          <w:numId w:val="2"/>
        </w:numPr>
        <w:spacing w:after="0"/>
        <w:ind w:left="360"/>
        <w:rPr>
          <w:sz w:val="20"/>
        </w:rPr>
      </w:pPr>
      <w:r w:rsidRPr="00500EF8">
        <w:rPr>
          <w:sz w:val="20"/>
        </w:rPr>
        <w:t>Chemical and Energy Engineering, London South Bank University, 103 Borough Road, London, SE1 0AA, UK.</w:t>
      </w:r>
    </w:p>
    <w:p w14:paraId="180FADBB" w14:textId="77777777" w:rsidR="00500EF8" w:rsidRPr="009A43EF" w:rsidRDefault="00500EF8" w:rsidP="008416A0">
      <w:pPr>
        <w:pStyle w:val="ListParagraph"/>
        <w:numPr>
          <w:ilvl w:val="0"/>
          <w:numId w:val="2"/>
        </w:numPr>
        <w:spacing w:after="0"/>
        <w:ind w:left="360"/>
        <w:rPr>
          <w:sz w:val="20"/>
        </w:rPr>
      </w:pPr>
      <w:r w:rsidRPr="00500EF8">
        <w:rPr>
          <w:sz w:val="20"/>
        </w:rPr>
        <w:t>Department of Chemical Engineering, Imperial College London, South Kensington Campus, London, SW7 2AZ, UK.</w:t>
      </w:r>
    </w:p>
    <w:p w14:paraId="2C88ACF0" w14:textId="77777777" w:rsidR="00D643EC" w:rsidRDefault="00D643EC" w:rsidP="00C24BC1">
      <w:pPr>
        <w:spacing w:before="120"/>
      </w:pPr>
      <w:r w:rsidRPr="008416A0">
        <w:rPr>
          <w:rFonts w:cs="Times New Roman"/>
          <w:b/>
          <w:szCs w:val="24"/>
        </w:rPr>
        <w:t>Abstract:</w:t>
      </w:r>
      <w:r w:rsidRPr="008416A0">
        <w:rPr>
          <w:rFonts w:cs="Times New Roman"/>
          <w:szCs w:val="24"/>
        </w:rPr>
        <w:t xml:space="preserve"> </w:t>
      </w:r>
      <w:r w:rsidRPr="008416A0">
        <w:t xml:space="preserve">Conventional metal oxide semiconductor (MOS) gas sensors have been investigated for decades to protect our life and property. However, the traditional devices can hardly fulfil the requirements of our fast developing mobile society, because the high operating temperatures greatly limit their applications in battery-loaded portable systems that can only drive devices with low power consumption. As ammonia is gaining importance in the production and storage of hydrogen, there is an increasing demand for energy-efficient ammonia detectors. Hence, in this work, a Schottky diode resulting from the contact between zinc oxide nanorods and gold is designed to detect gaseous ammonia at room temperature with a power consumption of 625 </w:t>
      </w:r>
      <w:proofErr w:type="spellStart"/>
      <w:r w:rsidRPr="008416A0">
        <w:t>μW</w:t>
      </w:r>
      <w:proofErr w:type="spellEnd"/>
      <w:r w:rsidRPr="008416A0">
        <w:t>. The Schottky diode gas sensors benefit from the change of barrier height in different gases as well as the catalytic effect of gold nanoparticles. This diode structure – fabricated without expensive interdigitated electrodes and displaying excellent performance at room temperature – provides a novel method to equip mobile devices with MOS gas sensors.</w:t>
      </w:r>
    </w:p>
    <w:p w14:paraId="125F358A" w14:textId="77777777" w:rsidR="00DF118E" w:rsidRPr="008416A0" w:rsidRDefault="00DF118E" w:rsidP="00C24BC1">
      <w:pPr>
        <w:spacing w:before="120"/>
      </w:pPr>
      <w:r w:rsidRPr="00DF118E">
        <w:rPr>
          <w:b/>
        </w:rPr>
        <w:t>Keywords:</w:t>
      </w:r>
      <w:r w:rsidRPr="00DF118E">
        <w:t xml:space="preserve"> gas sensor, Schottky diode, ammonia, zinc oxide nanorods, gold nanoparticles</w:t>
      </w:r>
    </w:p>
    <w:p w14:paraId="6995AFC2" w14:textId="77777777" w:rsidR="00D643EC" w:rsidRPr="008416A0" w:rsidRDefault="00DF118E" w:rsidP="00C24BC1">
      <w:pPr>
        <w:pStyle w:val="head1"/>
        <w:spacing w:before="120"/>
        <w:rPr>
          <w:rFonts w:cs="Times New Roman"/>
          <w:szCs w:val="24"/>
        </w:rPr>
      </w:pPr>
      <w:r>
        <w:rPr>
          <w:rFonts w:cs="Times New Roman"/>
          <w:szCs w:val="24"/>
        </w:rPr>
        <w:t xml:space="preserve">1. </w:t>
      </w:r>
      <w:r w:rsidR="00D643EC" w:rsidRPr="008416A0">
        <w:rPr>
          <w:rFonts w:cs="Times New Roman"/>
          <w:szCs w:val="24"/>
        </w:rPr>
        <w:t>Introduction</w:t>
      </w:r>
    </w:p>
    <w:p w14:paraId="2E8485A6" w14:textId="77777777" w:rsidR="00D643EC" w:rsidRPr="008416A0" w:rsidRDefault="00D643EC" w:rsidP="00C24BC1">
      <w:pPr>
        <w:spacing w:before="120"/>
      </w:pPr>
      <w:r w:rsidRPr="008416A0">
        <w:t>Ammonia (NH</w:t>
      </w:r>
      <w:r w:rsidRPr="008416A0">
        <w:rPr>
          <w:vertAlign w:val="subscript"/>
        </w:rPr>
        <w:t>3</w:t>
      </w:r>
      <w:r w:rsidRPr="008416A0">
        <w:t>) is one of the most important alkaline gases in the atmosphere. It is a critical nitrogen source that plays an important role in the global biogeochemical nitrogen cycle, climate change as well as human health. </w:t>
      </w:r>
      <w:r w:rsidRPr="008416A0">
        <w:fldChar w:fldCharType="begin" w:fldLock="1"/>
      </w:r>
      <w:r w:rsidRPr="008416A0">
        <w:instrText>ADDIN CSL_CITATION {"citationItems":[{"id":"ITEM-1","itemData":{"DOI":"10.1038/srep15842","ISSN":"20452322","PMID":"26514559","abstract":"Atmospheric ammonia (NH 3) has great environmental implications due to its important role in ecosystem and global nitrogen cycle, as well as contribution to secondary particle formation. Here, we report long-term continuous measurements of NH 3 at different locations (i.e. urban, industrial and rural) in Shanghai, China, which provide an unprecedented portrait of temporal and spatial characteristics of atmospheric NH 3 in and around this megacity. In addition to point emission sources, air masses originated from or that have passed over ammonia rich areas, e.g. rural and industrial sites, increase the observed NH 3 concentrations inside the urban area of Shanghai. Remarkable high-frequency NH 3 variations were measured at the industrial site, indicating instantaneous nearby industrial emission peaks. Additionally, we observed strong positive exponential correlations between NH 4 + /(NH 4 + +NH 3) and sulfate-nitrate-ammonium (SNA) aerosols, PM 2.5 mass concentrations, implying a considerable contribution of gas-to-particle conversion of ammonia to SNA aerosol formation. Lower temperature and higher humidity conditions were found to favor the conversion of gaseous ammonia to particle ammonium, particularly in autumn. Although NH 3 is currently not included in China s emission control policies of air pollution precursors, our results highlight the urgency and importance of monitoring gaseous ammonia and improving its emission inventory in and around Shanghai.","author":[{"dropping-particle":"","family":"Wang","given":"Shanshan","non-dropping-particle":"","parse-names":false,"suffix":""},{"dropping-particle":"","family":"Nan","given":"Jialiang","non-dropping-particle":"","parse-names":false,"suffix":""},{"dropping-particle":"","family":"Shi","given":"Chanzhen","non-dropping-particle":"","parse-names":false,"suffix":""},{"dropping-particle":"","family":"Fu","given":"Qingyan","non-dropping-particle":"","parse-names":false,"suffix":""},{"dropping-particle":"","family":"Gao","given":"Song","non-dropping-particle":"","parse-names":false,"suffix":""},{"dropping-particle":"","family":"Wang","given":"Dongfang","non-dropping-particle":"","parse-names":false,"suffix":""},{"dropping-particle":"","family":"Cui","given":"Huxiong","non-dropping-particle":"","parse-names":false,"suffix":""},{"dropping-particle":"","family":"Saiz-Lopez","given":"Alfonso","non-dropping-particle":"","parse-names":false,"suffix":""},{"dropping-particle":"","family":"Zhou","given":"Bin","non-dropping-particle":"","parse-names":false,"suffix":""}],"container-title":"Scientific Reports","id":"ITEM-1","issue":"1","issued":{"date-parts":[["2015","12","30"]]},"page":"15842","title":"Atmospheric ammonia and its impacts on regional air quality over the megacity of Shanghai, China","type":"article-journal","volume":"5"},"uris":["http://www.mendeley.com/documents/?uuid=9fa75270-d10c-35b1-aeda-65a62473e76c"]},{"id":"ITEM-2","itemData":{"DOI":"10.1007/s11356-013-2051-9","ISSN":"09441344","abstract":"Gaseous ammonia (NH3) is the most abundant alkaline gas in the atmosphere. In addition, it is a major component of total reactive nitrogen. The largest source of NH3 emissions is agriculture, including animal husbandry and NH3-based fertilizer applications. Other sources of NH3 include industrial processes, vehicular emissions and volatilization from soils and oceans. Recent studies have indicated that NH3 emissions have been increasing over the last few decades on a global scale. This is a concern because NH3 plays a significant role in the formation of atmospheric particulate matter, visibility degradation and atmospheric deposition of nitrogen to sensitive ecosystems. Thus, the increase in NH3 emissions negatively influences environmental and public health as well as climate change. For these reasons, it is important to have a clear understanding of the sources, deposition and atmospheric behaviour of NH3. Over the last two decades, a number of research papers have addressed pertinent issues related to NH3 emissions into the atmosphere at global, regional and local scales. This review article integrates the knowledge available on atmospheric NH3 from the literature in a systematic manner, describes the environmental implications of unabated NH3 emissions and provides a scientific basis for developing effective control strategies for NH3. © 2013 Springer-Verlag Berlin Heidelberg.","author":[{"dropping-particle":"","family":"Behera","given":"Sailesh N.","non-dropping-particle":"","parse-names":false,"suffix":""},{"dropping-particle":"","family":"Sharma","given":"Mukesh","non-dropping-particle":"","parse-names":false,"suffix":""},{"dropping-particle":"","family":"Aneja","given":"Viney P.","non-dropping-particle":"","parse-names":false,"suffix":""},{"dropping-particle":"","family":"Balasubramanian","given":"Rajasekhar","non-dropping-particle":"","parse-names":false,"suffix":""}],"container-title":"Environmental Science and Pollution Research","id":"ITEM-2","issue":"11","issued":{"date-parts":[["2013","11","28"]]},"page":"8092-8131","title":"Ammonia in the atmosphere: A review on emission sources, atmospheric chemistry and deposition on terrestrial bodies","type":"article-journal","volume":"20"},"uris":["http://www.mendeley.com/documents/?uuid=e640341c-52e5-31e4-b0df-3f589ad226ba"]}],"mendeley":{"formattedCitation":"&lt;sup&gt;1,2&lt;/sup&gt;","plainTextFormattedCitation":"1,2","previouslyFormattedCitation":"&lt;sup&gt;1,2&lt;/sup&gt;"},"properties":{"noteIndex":0},"schema":"https://github.com/citation-style-language/schema/raw/master/csl-citation.json"}</w:instrText>
      </w:r>
      <w:r w:rsidRPr="008416A0">
        <w:fldChar w:fldCharType="separate"/>
      </w:r>
      <w:r w:rsidRPr="008416A0">
        <w:rPr>
          <w:noProof/>
          <w:vertAlign w:val="superscript"/>
        </w:rPr>
        <w:t>1,2</w:t>
      </w:r>
      <w:r w:rsidRPr="008416A0">
        <w:fldChar w:fldCharType="end"/>
      </w:r>
      <w:r w:rsidRPr="008416A0">
        <w:t xml:space="preserve"> NH</w:t>
      </w:r>
      <w:r w:rsidRPr="008416A0">
        <w:rPr>
          <w:vertAlign w:val="subscript"/>
        </w:rPr>
        <w:t xml:space="preserve">3 </w:t>
      </w:r>
      <w:r w:rsidRPr="008416A0">
        <w:t xml:space="preserve">has been used widely as a feedstock for nitrogen in agriculture and as a refrigerant and has recently been gaining importance as an excellent source </w:t>
      </w:r>
      <w:r w:rsidRPr="008416A0">
        <w:lastRenderedPageBreak/>
        <w:t>for hydrogen in energy production, for example hydrogen storage and generation in vehicular applications. </w:t>
      </w:r>
      <w:r w:rsidRPr="008416A0">
        <w:fldChar w:fldCharType="begin" w:fldLock="1"/>
      </w:r>
      <w:r w:rsidRPr="008416A0">
        <w:instrText>ADDIN CSL_CITATION {"citationItems":[{"id":"ITEM-1","itemData":{"DOI":"10.1039/b720020j","ISSN":"09599428","abstract":"The possibility of using ammonia as a hydrogen carrier is discussed. Compared to other hydrogen storage materials, ammonia has the advantages of a high hydrogen density, a well-developed technology for synthesis and distribution, and easy catalytic decomposition. Compared to hydrocarbons and alcohols, it has the advantage that there is no CO2 emission at the end user. The drawbacks are mainly the toxicity of liquid ammonia and the problems related to trace amounts of ammonia in the hydrogen after decomposition. Storage of ammonia in metal ammine salts is discussed, and it is shown that this maintains the high volumetric hydrogen density while alleviating the problems of handling the ammonia. Some of the remaining challenges for research in ammonia as a hydrogen carrier are outlined. © 2008 The Royal Society of Chemistry.","author":[{"dropping-particle":"","family":"Klerke","given":"Asbjørn","non-dropping-particle":"","parse-names":false,"suffix":""},{"dropping-particle":"","family":"Christensen","given":"Claus Hviid","non-dropping-particle":"","parse-names":false,"suffix":""},{"dropping-particle":"","family":"Nørskov","given":"Jens K.","non-dropping-particle":"","parse-names":false,"suffix":""},{"dropping-particle":"","family":"Vegge","given":"Tejs","non-dropping-particle":"","parse-names":false,"suffix":""}],"container-title":"Journal of Materials Chemistry","id":"ITEM-1","issue":"20","issued":{"date-parts":[["2008","5","7"]]},"page":"2304-2310","publisher":"The Royal Society of Chemistry","title":"Ammonia for hydrogen storage: Challenges and opportunities","type":"article-journal","volume":"18"},"uris":["http://www.mendeley.com/documents/?uuid=e447c63e-6398-3734-9b8f-d863c0e511c4"]},{"id":"ITEM-2","itemData":{"DOI":"10.1016/j.ijhydene.2011.10.004","ISSN":"03603199","abstract":"Energy production and combating climate change are among some of the most significant challenges we are facing today. Whilst the introduction of a hydrogen economy has its merits, the associated problems with on-board hydrogen storage are still a barrier to implementation. Ammonia and related chemicals may provide an alternative energy vector. Besides ammonia and metal amine salts, some other ammonia related materials such as hydrazine, ammonia borane, ammonia carbonate and urea also have the potential for use as alternative fuels. These materials conform to many of the US DOE targets for hydrogen storage materials. Similar to hydrogen, ammonia itself is carbon-free at the end users, although CO 2 emission on production of ammonia is dependent on the source of energy. Both hydrogen and ammonia utilised similar energy sources for production: fossil fuels, biomass, renewable electricity, nuclear and solar energy. While a number of papers have been published on the catalytic decomposition of ammonia or related chemicals to produce hydrogen, the use of fuel cells directly fed by ammonia and related chemicals would have a higher efficiency. In recent years significant progress has been made on direct ammonia, hydrazine and urea fuel cells to generate electricity from these materials for transport applications. With the development and application in these technologies, reduction of CO 2 emissions in transportation would be possible. In this review, we propose the use of ammonia and related chemicals as potential indirect hydrogen storage materials. The progress on fuel cells using these fuels is also briefly reviewed. © 2011, Hydrogen Energy Publications, LLC. Published by Elsevier Ltd. All rights reserved.","author":[{"dropping-particle":"","family":"Lan","given":"Rong","non-dropping-particle":"","parse-names":false,"suffix":""},{"dropping-particle":"","family":"Irvine","given":"John T.S.","non-dropping-particle":"","parse-names":false,"suffix":""},{"dropping-particle":"","family":"Tao","given":"Shanwen","non-dropping-particle":"","parse-names":false,"suffix":""}],"container-title":"International Journal of Hydrogen Energy","id":"ITEM-2","issue":"2","issued":{"date-parts":[["2012","1","1"]]},"page":"1482-1494","publisher":"Pergamon","title":"Ammonia and related chemicals as potential indirect hydrogen storage materials","type":"article-journal","volume":"37"},"uris":["http://www.mendeley.com/documents/?uuid=dc3e410a-92a6-3826-aabe-de99ef654c7b"]},{"id":"ITEM-3","itemData":{"DOI":"10.1016/j.fuproc.2009.02.004","ISSN":"03783820","abstract":"Ammonia, mostly known as a nitrogen feedstock for agriculture or as a refrigerant, has been occasionally used in the past as fuel for internal combustion engines and fuel cells. Because it is a carbon-free substance and has high octane number there is currently a renewed interest for using ammonia as a fuel. The potential benefits and technical advantages of using ammonia as a sustainable fuel for power generation on vehicles are analyzed here based on some performance indicators including the system effectiveness, the driving range, fuel tank compactness and the cost of driving. The cooling effect of ammonia is another advantage and is included in the efficiency calculations. Cooling with ammonia represents up to 20% from the engine's power, being thus a valuable side benefit of ammonia's presence on-board allowing for downsizing of the engine cooling system and obtaining some air conditioning. If the cooling effect is taken into consideration, the system's effectiveness can be improved by ~ 11%. It is shown that a medium size hydrogen car converted to NH3 becomes more effective per driving range cost at CN$3.2/100 km and fuel tank compactness with 18 L/100 km with a cost of ammonia assumed to be CN$0.3/kg. © 2009 Elsevier B.V. All rights reserved.","author":[{"dropping-particle":"","family":"Zamfirescu","given":"C.","non-dropping-particle":"","parse-names":false,"suffix":""},{"dropping-particle":"","family":"Dincer","given":"I.","non-dropping-particle":"","parse-names":false,"suffix":""}],"container-title":"Fuel Processing Technology","id":"ITEM-3","issue":"5","issued":{"date-parts":[["2009","5","1"]]},"page":"729-737","publisher":"Elsevier","title":"Ammonia as a green fuel and hydrogen source for vehicular applications","type":"article-journal","volume":"90"},"uris":["http://www.mendeley.com/documents/?uuid=70cac38f-1798-347f-b63c-716ce3b56308"]}],"mendeley":{"formattedCitation":"&lt;sup&gt;3–5&lt;/sup&gt;","plainTextFormattedCitation":"3–5","previouslyFormattedCitation":"&lt;sup&gt;3–5&lt;/sup&gt;"},"properties":{"noteIndex":0},"schema":"https://github.com/citation-style-language/schema/raw/master/csl-citation.json"}</w:instrText>
      </w:r>
      <w:r w:rsidRPr="008416A0">
        <w:fldChar w:fldCharType="separate"/>
      </w:r>
      <w:r w:rsidRPr="008416A0">
        <w:rPr>
          <w:noProof/>
          <w:vertAlign w:val="superscript"/>
        </w:rPr>
        <w:t>3–5</w:t>
      </w:r>
      <w:r w:rsidRPr="008416A0">
        <w:fldChar w:fldCharType="end"/>
      </w:r>
      <w:r w:rsidRPr="008416A0">
        <w:t xml:space="preserve"> The use of NH</w:t>
      </w:r>
      <w:r w:rsidRPr="008416A0">
        <w:rPr>
          <w:vertAlign w:val="subscript"/>
        </w:rPr>
        <w:t>3</w:t>
      </w:r>
      <w:r w:rsidRPr="008416A0">
        <w:t xml:space="preserve"> for on-board hydrogen storage necessitates the development of new sensor technologies for its detection. As the alkaline gas can cause eye irritation at 20 parts per million (ppm), </w:t>
      </w:r>
      <w:r w:rsidRPr="008416A0">
        <w:fldChar w:fldCharType="begin" w:fldLock="1"/>
      </w:r>
      <w:r w:rsidRPr="008416A0">
        <w:instrText>ADDIN CSL_CITATION {"citationItems":[{"id":"ITEM-1","itemData":{"URL":"https://www.saif.com/Documents/SafetyandHealth/Chemicals/SS416_ammonia.pdf","author":[{"dropping-particle":"","family":"SAIF","given":"","non-dropping-particle":"","parse-names":false,"suffix":""}],"id":"ITEM-1","issued":{"date-parts":[["2018"]]},"page":"1-6","title":"Safety topic - Ammonia (NH3)","type":"webpage"},"uris":["http://www.mendeley.com/documents/?uuid=ee93ae4d-046e-4c7b-9841-e3e1d8fe1b27"]}],"mendeley":{"formattedCitation":"&lt;sup&gt;6&lt;/sup&gt;","plainTextFormattedCitation":"6","previouslyFormattedCitation":"&lt;sup&gt;6&lt;/sup&gt;"},"properties":{"noteIndex":0},"schema":"https://github.com/citation-style-language/schema/raw/master/csl-citation.json"}</w:instrText>
      </w:r>
      <w:r w:rsidRPr="008416A0">
        <w:fldChar w:fldCharType="separate"/>
      </w:r>
      <w:r w:rsidRPr="008416A0">
        <w:rPr>
          <w:noProof/>
          <w:vertAlign w:val="superscript"/>
        </w:rPr>
        <w:t>6</w:t>
      </w:r>
      <w:r w:rsidRPr="008416A0">
        <w:fldChar w:fldCharType="end"/>
      </w:r>
      <w:r w:rsidRPr="008416A0">
        <w:t xml:space="preserve"> it is essential to monitor and maintain the NH</w:t>
      </w:r>
      <w:r w:rsidRPr="008416A0">
        <w:rPr>
          <w:vertAlign w:val="subscript"/>
        </w:rPr>
        <w:t>3</w:t>
      </w:r>
      <w:r w:rsidRPr="008416A0">
        <w:t xml:space="preserve"> concentration below the exposure limit of 5</w:t>
      </w:r>
      <w:r w:rsidRPr="008416A0">
        <w:noBreakHyphen/>
        <w:t>50 ppm to prevent irritations or burns to eyes, the nose, the throat and the skin. The annual emission of NH</w:t>
      </w:r>
      <w:r w:rsidRPr="008416A0">
        <w:rPr>
          <w:vertAlign w:val="subscript"/>
        </w:rPr>
        <w:t>3</w:t>
      </w:r>
      <w:r w:rsidRPr="008416A0">
        <w:t xml:space="preserve"> has been growing due to human activities in the last few decades. Therefore, there is growing need for the development of NH</w:t>
      </w:r>
      <w:r w:rsidRPr="008416A0">
        <w:rPr>
          <w:vertAlign w:val="subscript"/>
        </w:rPr>
        <w:t>3</w:t>
      </w:r>
      <w:r w:rsidRPr="008416A0">
        <w:t xml:space="preserve"> sensors with detection limits down to 20 ppm. Metal oxide semiconductor (MOS) gas sensors have recently received a lot of attention due to their ease of processing, low cost, fast response and high selectivity. </w:t>
      </w:r>
      <w:r w:rsidRPr="008416A0">
        <w:fldChar w:fldCharType="begin" w:fldLock="1"/>
      </w:r>
      <w:r w:rsidRPr="008416A0">
        <w:instrText>ADDIN CSL_CITATION {"citationItems":[{"id":"ITEM-1","itemData":{"DOI":"10.1002/adma.200304889","ISBN":"1521-4095","ISSN":"09359648","abstract":"Highly uniform SnO2 nanowires, with bulk electronic properties directed by their surface chemistry, have been produced by isolating and oxidizing tin nanowires selected from a template-synthesized array. The nanowires act as sensitive, fast, stable, and reproducible gas sensors that can be easily integrated into a multi-component array.","author":[{"dropping-particle":"","family":"Kolmakov","given":"Andrei","non-dropping-particle":"","parse-names":false,"suffix":""},{"dropping-particle":"","family":"Zhang","given":"Youxiang","non-dropping-particle":"","parse-names":false,"suffix":""},{"dropping-particle":"","family":"Cheng","given":"Guosheng","non-dropping-particle":"","parse-names":false,"suffix":""},{"dropping-particle":"","family":"Moskovits","given":"Martin","non-dropping-particle":"","parse-names":false,"suffix":""}],"container-title":"Advanced Materials","id":"ITEM-1","issue":"12","issued":{"date-parts":[["2003"]]},"page":"997-1000","title":"Detection of CO and O2 using tin oxide nanowire sensors","type":"article-journal","volume":"15"},"uris":["http://www.mendeley.com/documents/?uuid=fe2b609c-d27c-42a9-b4db-463e58be82d3"]},{"id":"ITEM-2","itemData":{"DOI":"10.1002/adma.201301262","ISBN":"09359648","ISSN":"09359648","PMID":"23716262","abstract":"A flexible oxygen sensor based on individual ZnO nanowires is demonstrated with high sensitivity at room temperature and the influence of the piezotronic effect on the performance of this oxygen sensor is investigated. By applying a tensile strain, the already very high sensitivity due to the Schottky contact and pre-treatment of UV light is even further enhanced. Copyright © 2013 WILEY-VCH Verlag GmbH &amp; Co. KGaA, Weinheim.","author":[{"dropping-particle":"","family":"Niu","given":"Simiao","non-dropping-particle":"","parse-names":false,"suffix":""},{"dropping-particle":"","family":"Hu","given":"Youfan","non-dropping-particle":"","parse-names":false,"suffix":""},{"dropping-particle":"","family":"Wen","given":"Xiaonan","non-dropping-particle":"","parse-names":false,"suffix":""},{"dropping-particle":"","family":"Zhou","given":"Yusheng","non-dropping-particle":"","parse-names":false,"suffix":""},{"dropping-particle":"","family":"Zhang","given":"Fang","non-dropping-particle":"","parse-names":false,"suffix":""},{"dropping-particle":"","family":"Lin","given":"Long","non-dropping-particle":"","parse-names":false,"suffix":""},{"dropping-particle":"","family":"Wang","given":"Sihong","non-dropping-particle":"","parse-names":false,"suffix":""},{"dropping-particle":"","family":"Wang","given":"Zhong Lin","non-dropping-particle":"","parse-names":false,"suffix":""}],"container-title":"Advanced Materials","id":"ITEM-2","issue":"27","issued":{"date-parts":[["2013"]]},"page":"3701-3706","title":"Enhanced performance of flexible ZnO nanowire based room-temperature oxygen sensors by piezotronic effect","type":"article-journal","volume":"25"},"uris":["http://www.mendeley.com/documents/?uuid=594ae932-9c7f-4766-8176-a473e4cf54e7"]},{"id":"ITEM-3","itemData":{"DOI":"10.1016/j.snb.2006.09.047","ISBN":"0925-4005","ISSN":"09254005","abstract":"The paper critically reviews the state of the art in the field of experimental techniques possible to be applied to the study of conductometric gas sensors based on semiconducting metal oxides. The used assessment criteria are subordinated to the proposed R&amp;D approach, which focuses on the study, and subsequent modelling, of sensors' performance in realistic operation conditions by means of a combination of phenomenological and spectroscopic techniques. With this viewpoint, the paper presents both the to-date achievements and shortcomings of different experimental techniques, describes - by using selected examples - how the proposed approach can be used and proposes a set of objectives for the near future. © 2006 Elsevier B.V. All rights reserved.","author":[{"dropping-particle":"","family":"Barsan","given":"N.","non-dropping-particle":"","parse-names":false,"suffix":""},{"dropping-particle":"","family":"Koziej","given":"D.","non-dropping-particle":"","parse-names":false,"suffix":""},{"dropping-particle":"","family":"Weimar","given":"U.","non-dropping-particle":"","parse-names":false,"suffix":""}],"container-title":"Sensors and Actuators, B: Chemical","id":"ITEM-3","issue":"1","issued":{"date-parts":[["2007"]]},"page":"18-35","title":"Metal oxide-based gas sensor research: How to?","type":"article-journal","volume":"121"},"uris":["http://www.mendeley.com/documents/?uuid=53d9b2b3-c453-4399-a914-1f32d977bdb7"]},{"id":"ITEM-4","itemData":{"DOI":"10.3390/s100605469","ISSN":"14248220","PMID":"22219672","abstract":"Metal oxide semiconductor gas sensors are utilised in a variety of different roles and industries. They are relatively inexpensive compared to other sensing technologies, robust, lightweight, long lasting and benefit from high material sensitivity and quick response times. They have been used extensively to measure and monitor trace amounts of environmentally important gases such as carbon monoxide and nitrogen dioxide. In this review the nature of the gas response and how it is fundamentally linked to surface structure is explored. Synthetic routes to metal oxide semiconductor gas sensors are also discussed and related to their affect on surface structure. An overview of important contributions and recent advances are discussed for the use of metal oxide semiconductor sensors for the detection of a variety of gases-CO, NOx, NH3 and the particularly challenging case of CO2. Finally a description of recent advances in work completed at University College London is presented including the use of selective zeolites layers, new perovskite type materials and an innovative chemical vapour deposition approach to film deposition. © 2010 by the authors.","author":[{"dropping-particle":"","family":"Fine","given":"George F.","non-dropping-particle":"","parse-names":false,"suffix":""},{"dropping-particle":"","family":"Cavanagh","given":"Leon M.","non-dropping-particle":"","parse-names":false,"suffix":""},{"dropping-particle":"","family":"Afonja","given":"Ayo","non-dropping-particle":"","parse-names":false,"suffix":""},{"dropping-particle":"","family":"Binions","given":"Russell","non-dropping-particle":"","parse-names":false,"suffix":""}],"container-title":"Sensors","id":"ITEM-4","issue":"6","issued":{"date-parts":[["2010","6","1"]]},"page":"5469-5502","publisher":"Molecular Diversity Preservation International","title":"Metal oxide semi-conductor gas sensors in environmental monitoring","type":"article-journal","volume":"10"},"uris":["http://www.mendeley.com/documents/?uuid=f7691bf1-cfe4-35d6-b9be-0fd90e3dac66"]}],"mendeley":{"formattedCitation":"&lt;sup&gt;7–10&lt;/sup&gt;","plainTextFormattedCitation":"7–10","previouslyFormattedCitation":"&lt;sup&gt;7–10&lt;/sup&gt;"},"properties":{"noteIndex":0},"schema":"https://github.com/citation-style-language/schema/raw/master/csl-citation.json"}</w:instrText>
      </w:r>
      <w:r w:rsidRPr="008416A0">
        <w:fldChar w:fldCharType="separate"/>
      </w:r>
      <w:r w:rsidRPr="008416A0">
        <w:rPr>
          <w:noProof/>
          <w:vertAlign w:val="superscript"/>
        </w:rPr>
        <w:t>7–10</w:t>
      </w:r>
      <w:r w:rsidRPr="008416A0">
        <w:fldChar w:fldCharType="end"/>
      </w:r>
      <w:r w:rsidRPr="008416A0">
        <w:t xml:space="preserve"> A major issue of MOS gas sensors is the high operating temperature above 350 °C, which limits their application due to the high energy requirement and the risk of ignition at high temperatures. </w:t>
      </w:r>
      <w:r w:rsidRPr="008416A0">
        <w:fldChar w:fldCharType="begin" w:fldLock="1"/>
      </w:r>
      <w:r w:rsidRPr="008416A0">
        <w:instrText>ADDIN CSL_CITATION {"citationItems":[{"id":"ITEM-1","itemData":{"DOI":"10.1021/acssensors.5b00123","ISSN":"23793694","abstract":"The pure and Al-doped NiO nanorod-flowers with uniform sizes and well-defined morphologies were synthesized for the first time by a facile solvothermal reaction. As the gas sensing materials of MOS gas sensors, their sensing properties were investigated systematically. The results indicated that the 2.15 at% Al-doped NiO nanorod-flowers showed improved gas sensing properties compared to those of pure NiO nanorod-flowers. The incorporation of Al ions with NiO nanocrystals adjusts the carrier concentration, and induces the change of the oxygen deficiency and chemisorbed oxygen of NiO nanorod-flowers. Thus, the doping of Al3+ into NiO nanorod-flowers should be a promising method for designing and fabricating the high performance gas sensor.","author":[{"dropping-particle":"","family":"Wang","given":"Chen","non-dropping-particle":"","parse-names":false,"suffix":""},{"dropping-particle":"","family":"Cui","given":"Xiaobiao","non-dropping-particle":"","parse-names":false,"suffix":""},{"dropping-particle":"","family":"Liu","given":"Jiangyang","non-dropping-particle":"","parse-names":false,"suffix":""},{"dropping-particle":"","family":"Zhou","given":"Xin","non-dropping-particle":"","parse-names":false,"suffix":""},{"dropping-particle":"","family":"Cheng","given":"Xiaoyang","non-dropping-particle":"","parse-names":false,"suffix":""},{"dropping-particle":"","family":"Sun","given":"Peng","non-dropping-particle":"","parse-names":false,"suffix":""},{"dropping-particle":"","family":"Hu","given":"Xiaolong","non-dropping-particle":"","parse-names":false,"suffix":""},{"dropping-particle":"","family":"Li","given":"Xiaowei","non-dropping-particle":"","parse-names":false,"suffix":""},{"dropping-particle":"","family":"Zheng","given":"Jie","non-dropping-particle":"","parse-names":false,"suffix":""},{"dropping-particle":"","family":"Lu","given":"Geyu","non-dropping-particle":"","parse-names":false,"suffix":""}],"container-title":"ACS Sensors","id":"ITEM-1","issue":"2","issued":{"date-parts":[["2016","2","26"]]},"page":"131-136","title":"Design of Superior Ethanol Gas Sensor Based on Al-Doped NiO Nanorod-Flowers","type":"article-journal","volume":"1"},"uris":["http://www.mendeley.com/documents/?uuid=7f138452-ec44-3173-9915-ef9ad897e34a"]},{"id":"ITEM-2","itemData":{"DOI":"10.1021/acssensors.7b00276","ISSN":"23793694","abstract":"Triethylamine (TEA) gas sensors having excellent response and selectivity are in great demand to monitor the real environment. In this work, we have successfully prepared a hollow SnO2 microfiber by a unique sustainable biomass conversion strategy and shown that the microfiber can be used in a high-performance gas sensor. The sensor based on the hollow SnO2 microfiber shows a quick response/recovery toward triethylamine. The response of the hollow SnO2 microfiber is up to 49.5 when the concentration of TEA gas is 100 ppm. The limit of detection is as low as 2 ppm. Furthermore, the sensor has a relatively low optimal operation temperature of 270 °C, which is lower than those of many other reported sensors. The excellent sensing properties are largely attributed to the high sensitivity provided by SnO2 and the good permeability and conductivity of the one-dimensional hollow structure. Thus, the hollow SnO2 microfiber using sustainable biomass as a template is a significant strategy for a unique TEA gas sensor.","author":[{"dropping-particle":"","family":"Zou","given":"Yihui","non-dropping-particle":"","parse-names":false,"suffix":""},{"dropping-particle":"","family":"Chen","given":"Shuai","non-dropping-particle":"","parse-names":false,"suffix":""},{"dropping-particle":"","family":"Sun","given":"Jin","non-dropping-particle":"","parse-names":false,"suffix":""},{"dropping-particle":"","family":"Liu","given":"Jingquan","non-dropping-particle":"","parse-names":false,"suffix":""},{"dropping-particle":"","family":"Che","given":"Yanke","non-dropping-particle":"","parse-names":false,"suffix":""},{"dropping-particle":"","family":"Liu","given":"Xianghong","non-dropping-particle":"","parse-names":false,"suffix":""},{"dropping-particle":"","family":"Zhang","given":"Jun","non-dropping-particle":"","parse-names":false,"suffix":""},{"dropping-particle":"","family":"Yang","given":"Dongjiang","non-dropping-particle":"","parse-names":false,"suffix":""}],"container-title":"ACS Sensors","id":"ITEM-2","issue":"7","issued":{"date-parts":[["2017","7","28"]]},"page":"897-902","title":"Highly efficient gas sensor using a hollow SnO2 microfiber for triethylamine detection","type":"article-journal","volume":"2"},"uris":["http://www.mendeley.com/documents/?uuid=f8c865af-ee45-3f35-85f2-37397475822a"]},{"id":"ITEM-3","itemData":{"DOI":"10.1002/adfm.201201871","ISBN":"1616-3028","ISSN":"1616301X","abstract":"Tungsten oxide nanostructures functionalized with gold or platinum NPs are synthesized and integrated, using a single-step method via aerosol-assisted chemical vapour deposition, onto micro-electromechanical system (MEMS)-based gas-sensor platforms. This co-deposition method is demonstrated to be an effective route to incorporate metal nanoparticles (NP) or combinations of metal NPs into nanostructured materials, resulting in an attractive way of tuning functionality in metal oxides (MOX). The results show variations in electronic and sensing properties of tungsten oxide according to the metal NPs introduced, which are used to discriminate effectively analytes (C2H 5OH, H2, and CO) that are present in proton-exchange fuel cells. Improved sensing characteristics, in particular to H2, are observed at 250 °C with Pt-functionalized tungsten oxide films, whereas non-functionalized tungsten oxide films show responses to low concentrations of CO at low temperatures. Differences in the sensing characteristics of these films are attributed to the different reactivities of metal NPs (Au and Pt), and to the degree of electronic interaction at the MOX/metal NP interface. The method presented in this work has advantages over other methods of integrating nanomaterials and devices, of having fewer processing steps, relatively low processing temperature, and no requirement for substrate pre-treatment. Tungsten oxide nanoneedles functionalized with gold or platinum nanoparticles (NPs) are synthesized using a single-step aerosol-assisted chemical vapor deposition method. They are integrated into gas-sensor platforms, which are used to discriminate analytes present in proton-exchange fuel cells. This co-deposition method is demonstrated to be effective both for incorporating metal NPs into nanostructured materials, resulting in an attractive way of tuning functionality in metal oxides, and for directly integrating these materials with devices. Copyright © 2013 WILEY-VCH Verlag GmbH &amp; Co. KGaA, Weinheim.","author":[{"dropping-particle":"","family":"Vallejos","given":"Stella","non-dropping-particle":"","parse-names":false,"suffix":""},{"dropping-particle":"","family":"Umek","given":"Polona","non-dropping-particle":"","parse-names":false,"suffix":""},{"dropping-particle":"","family":"Stoycheva","given":"Toni","non-dropping-particle":"","parse-names":false,"suffix":""},{"dropping-particle":"","family":"Annanouch","given":"Fatima","non-dropping-particle":"","parse-names":false,"suffix":""},{"dropping-particle":"","family":"Llobet","given":"Eduard","non-dropping-particle":"","parse-names":false,"suffix":""},{"dropping-particle":"","family":"Correig","given":"Xavier","non-dropping-particle":"","parse-names":false,"suffix":""},{"dropping-particle":"","family":"Marco","given":"Patrizia","non-dropping-particle":"De","parse-names":false,"suffix":""},{"dropping-particle":"","family":"Bittencourt","given":"Carla","non-dropping-particle":"","parse-names":false,"suffix":""},{"dropping-particle":"","family":"Blackman","given":"Chris","non-dropping-particle":"","parse-names":false,"suffix":""}],"container-title":"Advanced Functional Materials","id":"ITEM-3","issue":"10","issued":{"date-parts":[["2013","3","13"]]},"page":"1313-1322","title":"Single-step deposition of au- and pt-nanoparticle-functionalized tungsten oxide nanoneedles synthesized via aerosol-assisted CVD, and used for fabrication of selective gas microsensor arrays","type":"article-journal","volume":"23"},"uris":["http://www.mendeley.com/documents/?uuid=7b749ef5-fa53-45d7-a75f-351619e9f134"]}],"mendeley":{"formattedCitation":"&lt;sup&gt;11–13&lt;/sup&gt;","plainTextFormattedCitation":"11–13","previouslyFormattedCitation":"&lt;sup&gt;11–13&lt;/sup&gt;"},"properties":{"noteIndex":0},"schema":"https://github.com/citation-style-language/schema/raw/master/csl-citation.json"}</w:instrText>
      </w:r>
      <w:r w:rsidRPr="008416A0">
        <w:fldChar w:fldCharType="separate"/>
      </w:r>
      <w:r w:rsidRPr="008416A0">
        <w:rPr>
          <w:noProof/>
          <w:vertAlign w:val="superscript"/>
        </w:rPr>
        <w:t>11–13</w:t>
      </w:r>
      <w:r w:rsidRPr="008416A0">
        <w:fldChar w:fldCharType="end"/>
      </w:r>
      <w:r w:rsidRPr="008416A0">
        <w:t xml:space="preserve"> For conventional MOS gas sensors, the conductometric response is low at room temperature. Two main factors might cause the poor behaviour: (1) the amount of oxygen adsorption species on the sensing layer is small; and (2) at temperatures below 100 °C, oxygen molecules prefer to ionize to O</w:t>
      </w:r>
      <w:r w:rsidRPr="008416A0">
        <w:rPr>
          <w:vertAlign w:val="subscript"/>
        </w:rPr>
        <w:t>2</w:t>
      </w:r>
      <w:r w:rsidRPr="008416A0">
        <w:rPr>
          <w:vertAlign w:val="superscript"/>
        </w:rPr>
        <w:t>-</w:t>
      </w:r>
      <w:r w:rsidRPr="008416A0">
        <w:t xml:space="preserve"> rather than the more active species O</w:t>
      </w:r>
      <w:r w:rsidRPr="008416A0">
        <w:rPr>
          <w:vertAlign w:val="superscript"/>
        </w:rPr>
        <w:t>-</w:t>
      </w:r>
      <w:r w:rsidRPr="008416A0">
        <w:t xml:space="preserve"> or O</w:t>
      </w:r>
      <w:r w:rsidRPr="008416A0">
        <w:rPr>
          <w:vertAlign w:val="superscript"/>
        </w:rPr>
        <w:t>2-</w:t>
      </w:r>
      <w:r w:rsidRPr="008416A0">
        <w:t>, which largely restricts their activity when exposed to analytes. </w:t>
      </w:r>
      <w:r w:rsidRPr="008416A0">
        <w:fldChar w:fldCharType="begin" w:fldLock="1"/>
      </w:r>
      <w:r w:rsidRPr="008416A0">
        <w:instrText xml:space="preserve">ADDIN CSL_CITATION {"citationItems":[{"id":"ITEM-1","itemData":{"DOI":"10.1016/S0925-4005(97)00316-X","ISSN":"09254005","abstract":"Effects of corn starch addition on the microstructure and CO gas response were studied by sintering ZnO at 600 </w:instrText>
      </w:r>
      <w:r w:rsidRPr="008416A0">
        <w:rPr>
          <w:rFonts w:ascii="Cambria Math" w:hAnsi="Cambria Math" w:cs="Cambria Math"/>
        </w:rPr>
        <w:instrText>∼</w:instrText>
      </w:r>
      <w:r w:rsidRPr="008416A0">
        <w:instrText xml:space="preserve"> 900°C for 3 h in air. The addition of 5 wt% corn starch as the fugitive phase decreased both the grain size and the sintered density of ZnO at all sintering temperatures and thus increased the sensitivity to 200 ppm CO. The increasing relative density and grain size with sintering temperature was accompanied by a decreasing CO gas sensitivity after maximum at 700°C. The temperature showing the maximum CO gas sensitivity decreased with decreasing grain size. Humidity decreased both the hysteresis of electrical conductivity and CO gas sensitivity. © 1997 Elsevier Science S.A. All rights reserved.","author":[{"dropping-particle":"","family":"Yoon","given":"Dang Hyok","non-dropping-particle":"","parse-names":false,"suffix":""},{"dropping-particle":"","family":"Choi","given":"Gyeong Man","non-dropping-particle":"","parse-names":false,"suffix":""}],"container-title":"Sensors and Actuators, B: Chemical","id":"ITEM-1","issue":"3","issued":{"date-parts":[["1997","12"]]},"page":"251-257","title":"Microstructure and CO gas sensing properties of porous ZnO produced by starch addition","type":"article-journal","volume":"45"},"uris":["http://www.mendeley.com/documents/?uuid=6eedab06-450e-48d6-b379-e9e2d0d345f2"]}],"mendeley":{"formattedCitation":"&lt;sup&gt;14&lt;/sup&gt;","plainTextFormattedCitation":"14","previouslyFormattedCitation":"&lt;sup&gt;14&lt;/sup&gt;"},"properties":{"noteIndex":0},"schema":"https://github.com/citation-style-language/schema/raw/master/csl-citation.json"}</w:instrText>
      </w:r>
      <w:r w:rsidRPr="008416A0">
        <w:fldChar w:fldCharType="separate"/>
      </w:r>
      <w:r w:rsidRPr="008416A0">
        <w:rPr>
          <w:noProof/>
          <w:vertAlign w:val="superscript"/>
        </w:rPr>
        <w:t>14</w:t>
      </w:r>
      <w:r w:rsidRPr="008416A0">
        <w:fldChar w:fldCharType="end"/>
      </w:r>
      <w:r w:rsidRPr="008416A0">
        <w:t xml:space="preserve"> At low temperatures, reaction products such as water and other small intermediate organic compounds remain at the semiconductor surface rather than desorbing, therefore, the recovery time is much longer at room temperature than at high temperatures. The residue on the sensing surface inhibits the re-adsorption of oxygen as well as slowing electron movement in the semiconductor’s conduction band. </w:t>
      </w:r>
    </w:p>
    <w:p w14:paraId="2D07FD22" w14:textId="77777777" w:rsidR="00D643EC" w:rsidRPr="008416A0" w:rsidRDefault="00D643EC" w:rsidP="00C24BC1">
      <w:pPr>
        <w:spacing w:before="120"/>
      </w:pPr>
      <w:r w:rsidRPr="008416A0">
        <w:t>Recently, metal oxide semiconductor (MOS) room-temperature gas sensors have been achieved either under ultraviolet (UV) illumination </w:t>
      </w:r>
      <w:r w:rsidRPr="008416A0">
        <w:fldChar w:fldCharType="begin" w:fldLock="1"/>
      </w:r>
      <w:r w:rsidRPr="008416A0">
        <w:instrText>ADDIN CSL_CITATION {"citationItems":[{"id":"ITEM-1","itemData":{"DOI":"10.1038/srep35066","ISBN":"2045-2322","ISSN":"20452322","PMID":"27713526","abstract":"In2 O3 nanostructure sensors were fabricated by arc-discharging a source composed of a graphite tube containing indium. The NO gas sensing properties, as well as the morphology, structure, and electrical properties, were examined at room temperature under UV light illumination. In particular, the response and recovery kinetics of the sensor at room temperature under various UV light intensities were studied. The maximum response signal was observed at an intermediate UV light intensity, which could be corroborated by a nano-size effect based on the conduction model of a resistive chemical nano sensor. The mechanism for the enhanced adsorption/desorption kinetics for NO in an air environment under UV light irradiation is discussed in detail. Furthermore, the general requirements of the sensor, including the stability, repeatability, and selectivity, are discussed.","author":[{"dropping-particle":"","family":"Chinh","given":"Nguyen Duc","non-dropping-particle":"","parse-names":false,"suffix":""},{"dropping-particle":"","family":"Quang","given":"Nguyen Duc","non-dropping-particle":"","parse-names":false,"suffix":""},{"dropping-particle":"","family":"Lee","given":"Hyundong","non-dropping-particle":"","parse-names":false,"suffix":""},{"dropping-particle":"","family":"Hien","given":"Truong Thi","non-dropping-particle":"","parse-names":false,"suffix":""},{"dropping-particle":"","family":"Hieu","given":"Nguyen Minh","non-dropping-particle":"","parse-names":false,"suffix":""},{"dropping-particle":"","family":"Kim","given":"Dahye","non-dropping-particle":"","parse-names":false,"suffix":""},{"dropping-particle":"","family":"Kim","given":"Chunjoong","non-dropping-particle":"","parse-names":false,"suffix":""},{"dropping-particle":"","family":"Kim","given":"Dojin","non-dropping-particle":"","parse-names":false,"suffix":""}],"container-title":"Scientific Reports","id":"ITEM-1","issue":"1","issued":{"date-parts":[["2016"]]},"page":"35066","publisher":"Nature Publishing Group","title":"NO gas sensing kinetics at room temperature under UV light irradiation of In2 O3 nanostructures","type":"article-journal","volume":"6"},"uris":["http://www.mendeley.com/documents/?uuid=ebdf1668-43e3-4c8f-9b21-b2026389487d"]},{"id":"ITEM-2","itemData":{"DOI":"10.1021/acsami.6b09467","ISSN":"19448252","abstract":"Highly doped wide band gap metal oxide nanocrystals have recently been proposed as building blocks for applications as transparent electrodes, electrochromics, plasmonics, and optoelectronics in general. Here we demonstrate the application of gallium-doped zinc oxide (GZO) nanocrystals as novel plasmonic and chemiresistive sensors for the detection of hazardous gases including hydrogen (H2) and nitrogen dioxide (NO2). GZO nanocrystals with a tunable surface plasmon resonance in the near-infrared are obtained using a colloidal heat-up synthesis. Thanks to the strong sensitivity of the plasmon resonances to chemical and electrical changes occurring at the surface of the nanocrystals, such optical features can be used to detect the presence of toxic gases. By monitoring the changes in the dopant-induced plasmon resonance in the near-infrared, we demonstrate that GZO thin films prepared depositing an assembly of highly doped GZO colloids are able to optically detect both oxidizing and reducing gases at mild (&lt;100 °C) operating temperatures. Combined optical and electrical measurements show that trivalent dopants within ZnO nanocrystals enhance the gas sensing response compared to undoped ZnO. Moreover, improved sub-ppm of NO2 gas sensitivity is achieved by activating the sensors response through combined purple-blue (λ = 430 nm) light irradiation and mild heating at 75 °C. In addition, these thin films based on degenerately doped semiconductors are highly transparent in the visible range, enabling the fabrication of \"invisible\" gas sensors. The use of highly doped semiconductive nanocrystals for both IR plasmonic and chemiresistive sensors represent a marked advancement toward the development of highly sensitive and selective devices.","author":[{"dropping-particle":"","family":"Sturaro","given":"Marco","non-dropping-particle":"","parse-names":false,"suffix":""},{"dropping-particle":"","family":"Gaspera","given":"Enrico","non-dropping-particle":"Della","parse-names":false,"suffix":""},{"dropping-particle":"","family":"Michieli","given":"Niccolò","non-dropping-particle":"","parse-names":false,"suffix":""},{"dropping-particle":"","family":"Cantalini","given":"Carlo","non-dropping-particle":"","parse-names":false,"suffix":""},{"dropping-particle":"","family":"Emamjomeh","given":"Seyed Mahmoud","non-dropping-particle":"","parse-names":false,"suffix":""},{"dropping-particle":"","family":"Guglielmi","given":"Massimo","non-dropping-particle":"","parse-names":false,"suffix":""},{"dropping-particle":"","family":"Martucci","given":"Alessandro","non-dropping-particle":"","parse-names":false,"suffix":""}],"container-title":"ACS Applied Materials and Interfaces","id":"ITEM-2","issue":"44","issued":{"date-parts":[["2016"]]},"page":"30440-30448","title":"Degenerately Doped Metal Oxide Nanocrystals as Plasmonic and Chemoresistive Gas Sensors","type":"article-journal","volume":"8"},"uris":["http://www.mendeley.com/documents/?uuid=c6bb1950-23f0-4b2d-ab85-e8d2bcd4a831"]},{"id":"ITEM-3","itemData":{"DOI":"10.1002/adma.201403073","ISSN":"15214095","PMID":"25355241","abstract":"Selectivity and low power consumption are major challenges in the development of sophisticated gas sensor devices. A sensor system is presented that unifies selective sensor-gas interactions and energy-harvesting properties, using defined organic-inorganic hybrid materials. Simulations of chemical-binding interactions and the consequent electronic surface modulation give more insight into the complex sensing mechanism of selective gas detection.","author":[{"dropping-particle":"","family":"Hoffmann","given":"Martin W.G.","non-dropping-particle":"","parse-names":false,"suffix":""},{"dropping-particle":"","family":"Mayrhofer Dr","given":"Leonhard","non-dropping-particle":"","parse-names":false,"suffix":""},{"dropping-particle":"","family":"Casals Dr","given":"Olga","non-dropping-particle":"","parse-names":false,"suffix":""},{"dropping-particle":"","family":"Caccamo","given":"Lorenzo","non-dropping-particle":"","parse-names":false,"suffix":""},{"dropping-particle":"","family":"Hernez-Ramirez","given":"Francisco","non-dropping-particle":"","parse-names":false,"suffix":""},{"dropping-particle":"","family":"Lilienkamp","given":"Gerhard","non-dropping-particle":"","parse-names":false,"suffix":""},{"dropping-particle":"","family":"Daum","given":"Winfried","non-dropping-particle":"","parse-names":false,"suffix":""},{"dropping-particle":"","family":"Moseler","given":"Michael","non-dropping-particle":"","parse-names":false,"suffix":""},{"dropping-particle":"","family":"Waag","given":"Andreas","non-dropping-particle":"","parse-names":false,"suffix":""},{"dropping-particle":"","family":"Shen","given":"Hao","non-dropping-particle":"","parse-names":false,"suffix":""},{"dropping-particle":"","family":"Prades","given":"J. Daniel","non-dropping-particle":"","parse-names":false,"suffix":""}],"container-title":"Advanced Materials","id":"ITEM-3","issue":"47","issued":{"date-parts":[["2014"]]},"page":"8017-8022","title":"A highly selective and self-powered gas sensor via organic surface functionalization of p-Si/n-ZnO diodes","type":"article-journal","volume":"26"},"uris":["http://www.mendeley.com/documents/?uuid=b322a098-5835-44ff-927b-4a691eba40d3"]},{"id":"ITEM-4","itemData":{"DOI":"10.1021/am400500a","ISBN":"1944-8244","ISSN":"19448244","PMID":"23627276","abstract":"SnO2-core/ZnO-shell nanowires were synthesized using a two-step process: the synthesis of SnO2 nanowires by the thermal evaporation of Sn powders followed by the atomic layer deposition of ZnO. The room temperature NO2 gas sensing properties of the nanowires under ultraviolet (UV) illumination were examined. The cores and shells of the nanowires were primitive tetragonal-structured single crystal SnO2 and wurtzite-structured single crystal ZnO, respectively. The responses of multiple networked SnO2 nanowire sensors were increased 2-3-fold at NO2 concentrations ranging from 1 to 5 ppm by encapsulating the nanowires with ZnO. The SnO2-core/ZnO-shell nanowire sensors showed a remarkably enhanced response under UV illumination. The sensing mechanism of the core/shell nanowires under UV illumination is also discussed. © 2013 American Chemical Society.","author":[{"dropping-particle":"","family":"Park","given":"Sunghoon","non-dropping-particle":"","parse-names":false,"suffix":""},{"dropping-particle":"","family":"An","given":"Soyeon","non-dropping-particle":"","parse-names":false,"suffix":""},{"dropping-particle":"","family":"Mun","given":"Youngho","non-dropping-particle":"","parse-names":false,"suffix":""},{"dropping-particle":"","family":"Lee","given":"Chongmu","non-dropping-particle":"","parse-names":false,"suffix":""}],"container-title":"ACS Applied Materials and Interfaces","id":"ITEM-4","issue":"10","issued":{"date-parts":[["2013"]]},"page":"4285-4292","title":"UV-enhanced NO2 gas sensing properties of SnO 2-Core/ZnO-shell nanowires at room temperature","type":"article-journal","volume":"5"},"uris":["http://www.mendeley.com/documents/?uuid=2f36373d-9f94-4a46-bea8-10acce3880d7"]}],"mendeley":{"formattedCitation":"&lt;sup&gt;15–18&lt;/sup&gt;","plainTextFormattedCitation":"15–18","previouslyFormattedCitation":"&lt;sup&gt;15–18&lt;/sup&gt;"},"properties":{"noteIndex":0},"schema":"https://github.com/citation-style-language/schema/raw/master/csl-citation.json"}</w:instrText>
      </w:r>
      <w:r w:rsidRPr="008416A0">
        <w:fldChar w:fldCharType="separate"/>
      </w:r>
      <w:r w:rsidRPr="008416A0">
        <w:rPr>
          <w:noProof/>
          <w:vertAlign w:val="superscript"/>
        </w:rPr>
        <w:t>15–18</w:t>
      </w:r>
      <w:r w:rsidRPr="008416A0">
        <w:fldChar w:fldCharType="end"/>
      </w:r>
      <w:r w:rsidRPr="008416A0">
        <w:t xml:space="preserve"> or with vibration. </w:t>
      </w:r>
      <w:r w:rsidRPr="008416A0">
        <w:fldChar w:fldCharType="begin" w:fldLock="1"/>
      </w:r>
      <w:r w:rsidRPr="008416A0">
        <w:instrText>ADDIN CSL_CITATION {"citationItems":[{"id":"ITEM-1","itemData":{"DOI":"10.1002/adma.201301262","ISBN":"09359648","ISSN":"09359648","PMID":"23716262","abstract":"A flexible oxygen sensor based on individual ZnO nanowires is demonstrated with high sensitivity at room temperature and the influence of the piezotronic effect on the performance of this oxygen sensor is investigated. By applying a tensile strain, the already very high sensitivity due to the Schottky contact and pre-treatment of UV light is even further enhanced. Copyright © 2013 WILEY-VCH Verlag GmbH &amp; Co. KGaA, Weinheim.","author":[{"dropping-particle":"","family":"Niu","given":"Simiao","non-dropping-particle":"","parse-names":false,"suffix":""},{"dropping-particle":"","family":"Hu","given":"Youfan","non-dropping-particle":"","parse-names":false,"suffix":""},{"dropping-particle":"","family":"Wen","given":"Xiaonan","non-dropping-particle":"","parse-names":false,"suffix":""},{"dropping-particle":"","family":"Zhou","given":"Yusheng","non-dropping-particle":"","parse-names":false,"suffix":""},{"dropping-particle":"","family":"Zhang","given":"Fang","non-dropping-particle":"","parse-names":false,"suffix":""},{"dropping-particle":"","family":"Lin","given":"Long","non-dropping-particle":"","parse-names":false,"suffix":""},{"dropping-particle":"","family":"Wang","given":"Sihong","non-dropping-particle":"","parse-names":false,"suffix":""},{"dropping-particle":"","family":"Wang","given":"Zhong Lin","non-dropping-particle":"","parse-names":false,"suffix":""}],"container-title":"Advanced Materials","id":"ITEM-1","issue":"27","issued":{"date-parts":[["2013"]]},"page":"3701-3706","title":"Enhanced performance of flexible ZnO nanowire based room-temperature oxygen sensors by piezotronic effect","type":"article-journal","volume":"25"},"uris":["http://www.mendeley.com/documents/?uuid=594ae932-9c7f-4766-8176-a473e4cf54e7"]},{"id":"ITEM-2","itemData":{"DOI":"10.1021/acsami.5b01822","ISSN":"19448252","abstract":"High sensitivity, selectivity, and reliability have been achieved from ZnSnO3/ZnO nanowire (NW) piezo-nanogenerator (NG) as self-powered gas sensor (SPGS) for detecting liquefied petroleum gas (LPG) at room temperature (RT). After being exposed to 8000 ppm LPG, the output piezo-voltage of ZnSnO3/ZnO NW SPGS under compressive deformation is 0.089 V, much smaller than that in air ambience (0.533 V). The sensitivity of the SPGS against 8000 ppm LPG is up to 83.23, and the low limit of detection is 600 ppm. The SPGS has lower sensitivity against H2S, H2, ethanol, methanol and saturated water vapor than LPG, indicating good selectivity for detecting LPG. After two months, the decline of the sensing performance is less than 6%. Such piezo-LPG sensing at RT can be ascribed to the new piezo-surface coupling effect of ZnSnO3/ZnO nanocomposites. The practical application of the device driven by human motion has also been simply demonstrated. This work provides a novel approach to fabricate RT-LPG sensors and promotes the development of self-powered sensing system.","author":[{"dropping-particle":"","family":"Fu","given":"Yongming","non-dropping-particle":"","parse-names":false,"suffix":""},{"dropping-particle":"","family":"Nie","given":"Yuxin","non-dropping-particle":"","parse-names":false,"suffix":""},{"dropping-particle":"","family":"Zhao","given":"Yayu","non-dropping-particle":"","parse-names":false,"suffix":""},{"dropping-particle":"","family":"Wang","given":"Penglei","non-dropping-particle":"","parse-names":false,"suffix":""},{"dropping-particle":"","family":"Xing","given":"Lili","non-dropping-particle":"","parse-names":false,"suffix":""},{"dropping-particle":"","family":"Zhang","given":"Yan","non-dropping-particle":"","parse-names":false,"suffix":""},{"dropping-particle":"","family":"Xue","given":"Xinyu","non-dropping-particle":"","parse-names":false,"suffix":""}],"container-title":"ACS Applied Materials and Interfaces","id":"ITEM-2","issue":"19","issued":{"date-parts":[["2015","5","20"]]},"page":"10482-10490","publisher":"American Chemical Society","title":"Detecting liquefied petroleum gas (LPG) at room temperature using ZnSnO3/ZnO nanowire piezo-nanogenerator as self-powered gas sensor","type":"article-journal","volume":"7"},"uris":["http://www.mendeley.com/documents/?uuid=c7192d90-f06d-320c-8365-a609f30bbeb0"]},{"id":"ITEM-3","itemData":{"DOI":"10.1016/j.snb.2016.06.097","ISBN":"9781479919727","ISSN":"09254005","abstract":"In this paper, we report the first use of ZnO nanosheet-based direct-current nanogenerators (NG), as a room-temperature self-powered humidity sensor. It has been shown that the networked ZnO nanosheets are structurally stable under external mechanical pressures; hence these 2D nanostructures can be proposed as an emerging/attractive candidate in the field of mechanical energy harvesting. Also, benefiting from the high surface adsorption activity and large surface-to-volume ratio of ZnO nanosheets, we propose the fabricated NG as a promising self-powered gas sensor. Our study demonstrates short circuit and open circuit sensitivities of about 43.4% and −2.96%, because of humidity exposure. It is notable that the achieved output short circuit sensitivity is more than 10 times higher than the maximum sensitivity of a recently reported self-powered humidity sensor, based on ZnO nanorods. High sensitivity and stability, as well as direct-current output current are attractive properties of the realized humidity sensor, which can be proposed as a promising self-powered sensor.","author":[{"dropping-particle":"","family":"Modaresinezhad","given":"E.","non-dropping-particle":"","parse-names":false,"suffix":""},{"dropping-particle":"","family":"Darbari","given":"S.","non-dropping-particle":"","parse-names":false,"suffix":""}],"container-title":"Sensors and Actuators, B: Chemical","id":"ITEM-3","issued":{"date-parts":[["2016","12"]]},"page":"358-366","title":"Realization of a room-temperature/self-powered humidity sensor, based on ZnO nanosheets","type":"article-journal","volume":"237"},"uris":["http://www.mendeley.com/documents/?uuid=76841327-4532-3cd3-b53e-276cd0ae6a6e"]},{"id":"ITEM-4","itemData":{"DOI":"10.1002/adfm.201505331","ISBN":"1616301X","ISSN":"16163028","abstract":"A new flexible smelling electronic skin (e-skin) has been realized from PANI(polyaniline)/PTFE(polytetrafluoroethylene)/PANI sandwich nanostructures basing on the triboelectrification/gas-sensing coupling effect. The e-skin can be driven by human motion/breath and efficiently convert mechanical vibration into electric impulse. And the output current/voltage is significantly dependent on the environmental atmosphere (volatile organic compounds in air), which can act as olfactory bionic electric impulse. Taking ethanol gas as an example, the detection limit of the e-skin at room temperature is 30 ppm, and the response is up to 66.8 upon exposure to 210 ppm ethanol. Interestingly, the response of the e-skin keeps stable with different dimensional sizes or under different strains/bending status. The working mechanism can be ascribed to the coupling of triboelectrification effect and surface reaction at the interfaces. Furthermore, an application of the flexible smelling e-skin for visually identifying drunken driver without any external electricity power has been demonstrated. The results can open a possible new direction for the development of specialized-function e-skin and will further expand the scope for self-powered nanosystems.","author":[{"dropping-particle":"","family":"Xue","given":"Xinyu","non-dropping-particle":"","parse-names":false,"suffix":""},{"dropping-particle":"","family":"Fu","given":"Yongming","non-dropping-particle":"","parse-names":false,"suffix":""},{"dropping-particle":"","family":"Wang","given":"Qiang","non-dropping-particle":"","parse-names":false,"suffix":""},{"dropping-particle":"","family":"Xing","given":"Lili","non-dropping-particle":"","parse-names":false,"suffix":""},{"dropping-particle":"","family":"Zhang","given":"Yan","non-dropping-particle":"","parse-names":false,"suffix":""}],"container-title":"Advanced Functional Materials","id":"ITEM-4","issue":"18","issued":{"date-parts":[["2016"]]},"page":"3128-3138","title":"Outputting Olfactory Bionic Electric Impulse by PANI/PTFE/PANI Sandwich Nanostructures and their Application as Flexible, Smelling Electronic Skin","type":"article-journal","volume":"26"},"uris":["http://www.mendeley.com/documents/?uuid=7b146987-2361-4e13-b122-4f8f61dae738"]}],"mendeley":{"formattedCitation":"&lt;sup&gt;8,19–21&lt;/sup&gt;","plainTextFormattedCitation":"8,19–21","previouslyFormattedCitation":"&lt;sup&gt;8,19–21&lt;/sup&gt;"},"properties":{"noteIndex":0},"schema":"https://github.com/citation-style-language/schema/raw/master/csl-citation.json"}</w:instrText>
      </w:r>
      <w:r w:rsidRPr="008416A0">
        <w:fldChar w:fldCharType="separate"/>
      </w:r>
      <w:r w:rsidRPr="008416A0">
        <w:rPr>
          <w:noProof/>
          <w:vertAlign w:val="superscript"/>
        </w:rPr>
        <w:t>8,19–21</w:t>
      </w:r>
      <w:r w:rsidRPr="008416A0">
        <w:fldChar w:fldCharType="end"/>
      </w:r>
      <w:r w:rsidRPr="008416A0">
        <w:t xml:space="preserve"> UV illumination improves gas sensor sensitivity because the photo-induced carriers may facilitate the reaction between the ionized oxygen and analyte molecules. UV light with high intensity can also heat up the device. </w:t>
      </w:r>
      <w:proofErr w:type="spellStart"/>
      <w:r w:rsidRPr="008416A0">
        <w:t>Sunghoon</w:t>
      </w:r>
      <w:proofErr w:type="spellEnd"/>
      <w:r w:rsidRPr="008416A0">
        <w:t xml:space="preserve"> Park et al. presented an NO</w:t>
      </w:r>
      <w:r w:rsidRPr="008416A0">
        <w:rPr>
          <w:vertAlign w:val="subscript"/>
        </w:rPr>
        <w:t>2</w:t>
      </w:r>
      <w:r w:rsidRPr="008416A0">
        <w:t xml:space="preserve"> gas sensor made of ZnO-SnO</w:t>
      </w:r>
      <w:r w:rsidRPr="008416A0">
        <w:rPr>
          <w:vertAlign w:val="subscript"/>
        </w:rPr>
        <w:t>2</w:t>
      </w:r>
      <w:r w:rsidRPr="008416A0">
        <w:t xml:space="preserve"> composite, which has a 2-3 fold enhancement in response due to UV illumination at room temperature. </w:t>
      </w:r>
      <w:r w:rsidRPr="008416A0">
        <w:fldChar w:fldCharType="begin" w:fldLock="1"/>
      </w:r>
      <w:r w:rsidRPr="008416A0">
        <w:instrText>ADDIN CSL_CITATION {"citationItems":[{"id":"ITEM-1","itemData":{"DOI":"10.1021/am400500a","ISBN":"1944-8244","ISSN":"19448244","PMID":"23627276","abstract":"SnO2-core/ZnO-shell nanowires were synthesized using a two-step process: the synthesis of SnO2 nanowires by the thermal evaporation of Sn powders followed by the atomic layer deposition of ZnO. The room temperature NO2 gas sensing properties of the nanowires under ultraviolet (UV) illumination were examined. The cores and shells of the nanowires were primitive tetragonal-structured single crystal SnO2 and wurtzite-structured single crystal ZnO, respectively. The responses of multiple networked SnO2 nanowire sensors were increased 2-3-fold at NO2 concentrations ranging from 1 to 5 ppm by encapsulating the nanowires with ZnO. The SnO2-core/ZnO-shell nanowire sensors showed a remarkably enhanced response under UV illumination. The sensing mechanism of the core/shell nanowires under UV illumination is also discussed. © 2013 American Chemical Society.","author":[{"dropping-particle":"","family":"Park","given":"Sunghoon","non-dropping-particle":"","parse-names":false,"suffix":""},{"dropping-particle":"","family":"An","given":"Soyeon","non-dropping-particle":"","parse-names":false,"suffix":""},{"dropping-particle":"","family":"Mun","given":"Youngho","non-dropping-particle":"","parse-names":false,"suffix":""},{"dropping-particle":"","family":"Lee","given":"Chongmu","non-dropping-particle":"","parse-names":false,"suffix":""}],"container-title":"ACS Applied Materials and Interfaces","id":"ITEM-1","issue":"10","issued":{"date-parts":[["2013"]]},"page":"4285-4292","title":"UV-enhanced NO2 gas sensing properties of SnO 2-Core/ZnO-shell nanowires at room temperature","type":"article-journal","volume":"5"},"uris":["http://www.mendeley.com/documents/?uuid=2f36373d-9f94-4a46-bea8-10acce3880d7"]}],"mendeley":{"formattedCitation":"&lt;sup&gt;18&lt;/sup&gt;","plainTextFormattedCitation":"18","previouslyFormattedCitation":"&lt;sup&gt;18&lt;/sup&gt;"},"properties":{"noteIndex":0},"schema":"https://github.com/citation-style-language/schema/raw/master/csl-citation.json"}</w:instrText>
      </w:r>
      <w:r w:rsidRPr="008416A0">
        <w:fldChar w:fldCharType="separate"/>
      </w:r>
      <w:r w:rsidRPr="008416A0">
        <w:rPr>
          <w:noProof/>
          <w:vertAlign w:val="superscript"/>
        </w:rPr>
        <w:t>18</w:t>
      </w:r>
      <w:r w:rsidRPr="008416A0">
        <w:fldChar w:fldCharType="end"/>
      </w:r>
      <w:r w:rsidRPr="008416A0">
        <w:t xml:space="preserve"> However, the stability under intensive UV illumination was demonstrated to be poor. More recently, </w:t>
      </w:r>
      <w:proofErr w:type="spellStart"/>
      <w:r w:rsidRPr="008416A0">
        <w:t>ZnO</w:t>
      </w:r>
      <w:proofErr w:type="spellEnd"/>
      <w:r w:rsidRPr="008416A0">
        <w:t xml:space="preserve"> nanostructures decorated with metal nanoparticles have been reported to improve </w:t>
      </w:r>
      <w:proofErr w:type="spellStart"/>
      <w:r w:rsidRPr="008416A0">
        <w:t>ZnO</w:t>
      </w:r>
      <w:proofErr w:type="spellEnd"/>
      <w:r w:rsidRPr="008416A0">
        <w:t xml:space="preserve"> gas sensing properties, where the catalytic properties of metals such as gold, platinum and palladium facilitate the resistance changes occurring on the surface in response to different gases. </w:t>
      </w:r>
      <w:r w:rsidRPr="008416A0">
        <w:fldChar w:fldCharType="begin" w:fldLock="1"/>
      </w:r>
      <w:r w:rsidRPr="008416A0">
        <w:instrText>ADDIN CSL_CITATION {"citationItems":[{"id":"ITEM-1","itemData":{"DOI":"10.1088/2053-1591/ab6b64","ISSN":"20531591","abstract":"Increasing light absorption is of crucial importance for optimizing light-activated gas detection. However, the relevant research is still far from sufficient. Herein, a high performance visible light-activated NO2 gas sensor is developed relied on the localized surface plasmon resonance (LSPR) and increased surface oxygen vacancies. Au NPs decorated ZnO nanorod array as sensitive materials was synthesized via a two-step low temperature hydrothermal process. The influences of Au decoration and light wavelength on the sensing behaviors were systematically investigated. It is found that the Au NPs decoration can largely promote the visible light-activated gas sensing properties in comparison with pure ZnO film. In addition, the as-prepared sensors demonstrate excellent repeatability and selectivity as well as moisture stability. Moreover, the sensing mechanism based on LSPR was discussed in detail. This work not only sheds some lights on the fundamental understanding for the LSPR enhanced gas sensing mechanism, but also offers an approach in constructing high-performance light-activated gas sensor.","author":[{"dropping-particle":"","family":"Chen","given":"Chunxu","non-dropping-particle":"","parse-names":false,"suffix":""},{"dropping-particle":"","family":"Zhang","given":"Qiuping","non-dropping-particle":"","parse-names":false,"suffix":""},{"dropping-particle":"","family":"Xie","given":"Guangzhong","non-dropping-particle":"","parse-names":false,"suffix":""},{"dropping-particle":"","family":"Yao","given":"Mingliang","non-dropping-particle":"","parse-names":false,"suffix":""},{"dropping-particle":"","family":"Pan","given":"Hong","non-dropping-particle":"","parse-names":false,"suffix":""},{"dropping-particle":"","family":"Du","given":"Hongfei","non-dropping-particle":"","parse-names":false,"suffix":""},{"dropping-particle":"","family":"Tai","given":"Huiling","non-dropping-particle":"","parse-names":false,"suffix":""},{"dropping-particle":"","family":"Du","given":"Xiaosong","non-dropping-particle":"","parse-names":false,"suffix":""},{"dropping-particle":"","family":"Su","given":"Yuanjie","non-dropping-particle":"","parse-names":false,"suffix":""}],"container-title":"Materials Research Express","id":"ITEM-1","issue":"1","issued":{"date-parts":[["2020"]]},"page":"015924","title":"Enhancing visible light-activated NO2 sensing properties of Au NPs decorated ZnO nanorods by localized surface plasmon resonance and oxygen vacancies","type":"article-journal","volume":"7"},"uris":["http://www.mendeley.com/documents/?uuid=54ccaab5-b3c5-3d2b-a189-0f2580c9dac4"]},{"id":"ITEM-2","itemData":{"DOI":"10.1016/j.jhazmat.2019.120919","ISSN":"18733336","PMID":"31369934","abstract":"Gas sensors play vital roles in air pollution monitoring. Despite considerable progress in improving the room-temperature gas sensing sensitivities and rates of materials, comparably less attention is paid to the sensor selectivity. Here, ultrathin ZnO nanorods (˜15 nm) were synthesized by a nanoseed-assisted wet chemical approach and subsequently functionalized by Au nanoparticles by a photoreduction method. The hybrid material exhibited visible-light-activity owing to the surface plasmon resonance (SPR) effects of Au nanoparticles. The ZnO/Au hybrids were assembled into a high-performance, optically-controlled gas sensor operating at room temperature, which was found to be more selective to NH3 in dark but showed high selectivity to NO2 under visible-light illumination (λ = 532 nm). Moreover, the sensors exhibited high response and short response and recovery times as well as excellent reversibility and selectivity at room temperature. Such visible-light-modulated dual gas selectivity could be mainly attributed to the opposite direction of electron transfer between ZnO and Au nanoparticles in dark and under visible-light illumination, which led to the different surface depletion characteristics of the ZnO nanorods. In addition, the ultrathin diameters of nanorods also synergistically contributed to the light-controlled dual gas selectivity. The presently developed light modulation strategy provides an alternative approach to highly-selective and dual-functional gas sensors operating at room temperature.","author":[{"dropping-particle":"","family":"Wang","given":"Jing","non-dropping-particle":"","parse-names":false,"suffix":""},{"dropping-particle":"","family":"Fan","given":"Saiying","non-dropping-particle":"","parse-names":false,"suffix":""},{"dropping-particle":"","family":"Xia","given":"Yi","non-dropping-particle":"","parse-names":false,"suffix":""},{"dropping-particle":"","family":"Yang","given":"C.","non-dropping-particle":"","parse-names":false,"suffix":""},{"dropping-particle":"","family":"Komarneni","given":"Sridhar","non-dropping-particle":"","parse-names":false,"suffix":""}],"container-title":"Journal of Hazardous Materials","id":"ITEM-2","issue":"381","issued":{"date-parts":[["2020","1","5"]]},"page":"120919","publisher":"Elsevier B.V.","title":"Room-temperature gas sensors based on ZnO nanorod/Au hybrids: Visible-light-modulated dual selectivity to NO2 and NH3","type":"article-journal","volume":"381"},"uris":["http://www.mendeley.com/documents/?uuid=20bc0d39-81c9-3673-b15a-f4215b078dd0"]},{"id":"ITEM-3","itemData":{"DOI":"10.1039/c9tc06750g","ISSN":"20507526","abstract":"In this paper, Au-modified three-dimensionally ordered macroporous ZnO:In (3DOM Au-ZnO:In) was synthesized by a one-pot method using a PMMA colloidal crystal template. The 3DOM ZnO:In with uniformly dispersed Au had large specific surface areas and highly ordered pore structures. The ethanol-sensing properties of 3DOM Au-ZnO:In were investigated and the sensor based on the 0.050 mol% Au-loaded 3DOM ZnO:In exhibited the highest sensitivity (</w:instrText>
      </w:r>
      <w:r w:rsidRPr="008416A0">
        <w:rPr>
          <w:rFonts w:ascii="Cambria Math" w:hAnsi="Cambria Math" w:cs="Cambria Math"/>
        </w:rPr>
        <w:instrText>∼</w:instrText>
      </w:r>
      <w:r w:rsidRPr="008416A0">
        <w:instrText>240) to 100 ppm ethanol at the optimum operating temperature of 250 °C. Moreover, the fabricated sensor exhibited excellent selectivity and good stability. Therefore, the Au-modified 3DOM ZnO:In is a promising material for a novel ethanol sensor. The reason for the improvement of the sensitivity was investigated. The large surface area of the 3DOM structure was beneficial for gas adsorption and transfer, and In-doping can increase the electron carrier concentration. Moreover, Au modification enhanced the content of adsorbed oxygen, and thus resulted in a thick depletion layer and high sensitivity.","author":[{"dropping-particle":"","family":"Wang","given":"Zhihua","non-dropping-particle":"","parse-names":false,"suffix":""},{"dropping-particle":"","family":"Tian","given":"Ziwei","non-dropping-particle":"","parse-names":false,"suffix":""},{"dropping-particle":"","family":"Han","given":"Dongmei","non-dropping-particle":"","parse-names":false,"suffix":""},{"dropping-particle":"","family":"Gu","given":"Fubo","non-dropping-particle":"","parse-names":false,"suffix":""}],"container-title":"Journal of Materials Chemistry C","id":"ITEM-3","issue":"8","issued":{"date-parts":[["2020"]]},"page":"2812-2819","title":"Au-modified three-dimensionally ordered macroporous ZnO:In for high-performance ethanol sensors","type":"article-journal","volume":"8"},"uris":["http://www.mendeley.com/documents/?uuid=d74d0f0f-d56a-3c43-95b2-4e4ebe43001a"]},{"id":"ITEM-4","itemData":{"DOI":"10.1021/acs.analchem.7b04048","ISSN":"15206882","abstract":"Selectivity is an important parameter of resistive-type gas sensors that use metal oxides. In this study, a highly selective toluene sensor is prepared using highly dispersed gold-nanoparticle-loaded zinc oxide nanoparticles (Au-ZnO NPs). Au-ZnO NPs are synthesized by coprecipitation and calcination at 400 °C with Au loadings of 0.15, 0.5, and 1.5 mol %. The Au NPs on ZnO are about 2-4 nm in size, and exist in a metallic state. Porous gas-sensing layers are fabricated by screen printing. The responses of the sensor to 200 ppm hydrogen, 200 ppm carbon monoxide, 100 ppm ethanol, 100 ppm acetaldehyde, 100 ppm acetone, and 100 ppm toluene are evaluated at 377 °C in a dry atmosphere. The sensor response of 0.15 mol % Au-ZnO NPs to toluene is about 92, whereas its sensor responses to other combustible gases are less than 7. Such selective toluene detection is probably caused by the utilization efficiency of the gas-sensing layer. Gas diffusivity into the sensing layer of Au-ZnO NPs is lowered by the catalytic oxidation of combustible gases during their diffusion through the layer. The present approach is an effective way to improve the selectivity of resistive-type gas sensors.","author":[{"dropping-particle":"","family":"Suematsu","given":"Koichi","non-dropping-particle":"","parse-names":false,"suffix":""},{"dropping-particle":"","family":"Watanabe","given":"Kosuke","non-dropping-particle":"","parse-names":false,"suffix":""},{"dropping-particle":"","family":"Tou","given":"Akihiro","non-dropping-particle":"","parse-names":false,"suffix":""},{"dropping-particle":"","family":"Sun","given":"Yongjiao","non-dropping-particle":"","parse-names":false,"suffix":""},{"dropping-particle":"","family":"Shimanoe","given":"Kengo","non-dropping-particle":"","parse-names":false,"suffix":""}],"container-title":"Analytical Chemistry","id":"ITEM-4","issue":"3","issued":{"date-parts":[["2018"]]},"page":"1959-1966","title":"Ultraselective Toluene-Gas Sensor: Nanosized Gold Loaded on Zinc Oxide Nanoparticles","type":"article-journal","volume":"90"},"uris":["http://www.mendeley.com/documents/?uuid=05e8f967-5425-3ad5-b470-2dff3dc27d8d"]},{"id":"ITEM-5","itemData":{"DOI":"10.1109/ICSENS.2013.6688189","ISBN":"9781467346405","abstract":"Nanostructured Au-ZnO sensor systems have recently attracted attention for improving sensing behavior towards ethanol, acetone, hydrogen, CO, but rarely towards ammonia. In this report, an enhanced sensing response towards ammonia at near room temperatures using Au decorated ZnO nanorods (NR) is reported in comparison to pristine ZnO NR of hexagonal wurtzite structure. A facile two step synthesis method is adopted involving hydrothermal synthesis for the preparation of high aspect ratio ZnO NR of 40 nm diameter and 100 nm length followed by chemical growth methods for nanoparticle Au decoration of 5 nm average particle size. UV-Visible Diffuse Reflectance Spectroscopy confirms presence of Au nanoparticles along with ZnO NR with characteristic surface plasmon resonance and ZnO exciton peak. Gas sensing studies revealed that the Au-decorated ZnO NR can detect ammonia even at 50°C and shows highest response at 100°C than pristine ZnO NR which shows a response maximum at 300°C. © 2013 IEEE.","author":[{"dropping-particle":"","family":"Dinesh","given":"V. P.","non-dropping-particle":"","parse-names":false,"suffix":""},{"dropping-particle":"","family":"Biji","given":"P.","non-dropping-particle":"","parse-names":false,"suffix":""},{"dropping-particle":"","family":"Prasad","given":"Arun K.","non-dropping-particle":"","parse-names":false,"suffix":""},{"dropping-particle":"","family":"Tyagi","given":"A. K.","non-dropping-particle":"","parse-names":false,"suffix":""}],"container-title":"Proceedings of IEEE Sensors","id":"ITEM-5","issued":{"date-parts":[["2013","11"]]},"page":"1-4","publisher":"IEEE","title":"Enhanced ammonia sensing properties using Au decorated ZnO nanorods","type":"paper-conference"},"uris":["http://www.mendeley.com/documents/?uuid=b847ccd4-c968-4ead-92ca-b702175bfdc2"]},{"id":"ITEM-6","itemData":{"DOI":"10.1021/acssensors.8b00714","ISSN":"23793694","abstract":"In this work, we prepared a well-aligned palladium oxide nanowire (PdO NW) array using the lithographically patterned Pd nanowire electrodeposition (LPNE) method followed by subsequent calcination at 500 °C. Sensitization with platinum (Pt) nanoparticles (NPs), which were functionalized on PdO NWs through a simple reduction process, significantly enhanced the detection capability of the Pt-loaded PdO NWs (Pt-PdO NWs) sensors toward hydrogen gas (H2) at room temperature. The well-distributed Pt NPs, which are known chemical sensitizers, activated the dissociation of H2 and oxygen molecules through the spillover effect with subsequent diffusion of these products to the PdO surface, thereby transforming the entire surface of the PdO NWs into reaction sites for H2. As a result, at a high concentration of H2 (0.2%), the Pt-PdO NWs showed an enhanced sensitivity of 62% (defined as ?R/Rair × 100%) compared to that (6.1%) of pristine PdO NWs. The Pt-PdO NWs exhibited a response time of 166 s, which was 2.68-fold faster than that of pristine PdO NWs (445 s). In addition, the Pt-PdO NWs responded to a very low concentration of H2 (10 ppm) with a sensitivity of 14%, unlike the pristine PdO NWs, which did not exhibit any response at that concentration. These outstanding results are mainly attributed to a homogeneous decoration of Pt NPs on the surface of well-aligned PdO NWs. In this work, we demonstrated the potential suitability of Pt-PdO NWs as a highly sensitive H2 sensing layer at room temperature.","author":[{"dropping-particle":"","family":"Cho","given":"Hee Jin","non-dropping-particle":"","parse-names":false,"suffix":""},{"dropping-particle":"","family":"Chen","given":"Vivian T.","non-dropping-particle":"","parse-names":false,"suffix":""},{"dropping-particle":"","family":"Qiao","given":"Shaopeng","non-dropping-particle":"","parse-names":false,"suffix":""},{"dropping-particle":"","family":"Koo","given":"Won Tae","non-dropping-particle":"","parse-names":false,"suffix":""},{"dropping-particle":"","family":"Penner","given":"Reginald M.","non-dropping-particle":"","parse-names":false,"suffix":""},{"dropping-particle":"","family":"Kim","given":"Il Doo","non-dropping-particle":"","parse-names":false,"suffix":""}],"container-title":"ACS Sensors","id":"ITEM-6","issue":"10","issued":{"date-parts":[["2018","10","26"]]},"page":"2152-2158","title":"Pt-Functionalized PdO Nanowires for Room Temperature Hydrogen Gas Sensors","type":"article-journal","volume":"3"},"uris":["http://www.mendeley.com/documents/?uuid=96bde31e-727b-3850-a3d1-48558c0a2803"]},{"id":"ITEM-7","itemData":{"DOI":"10.1016/j.snb.2013.02.007","ISSN":"09254005","abstract":"Bimetallic Pd/Pt nanoparticles were used to functionalize networked SnO2 nanowires in order to realize a fast response and recovery ability in their NO2-sensing performance. Pd and Pt nanoparticles with diameters of 10-40 nm were uniformly decorated on networked SnO2 nanowires via a sequential γ-ray radiolysis. The NO2-sensing performance in terms of response and recovery times of the bimetallic Pd/Pt-functionalized SnO2 nanowire sensor was compared to the ones based on bare SnO2 nanowires, or functionalized by either Pd or Pt nanoparticles, respectively. The bimetallic functionalized SnO2 nanowire sensor revealed faster response (13 s) and recovery (9 s) times due to the synergic effect of individual Pd and Pt nanoparticles. The results indicate that the approach of a functionalization by bimetallic nanoparticles has a promising potential to enhance the sensing performances of oxide nanowires. © 2013 Elsevier B.V.","author":[{"dropping-particle":"","family":"Choi","given":"Sun Woo","non-dropping-particle":"","parse-names":false,"suffix":""},{"dropping-particle":"","family":"Katoch","given":"Akash","non-dropping-particle":"","parse-names":false,"suffix":""},{"dropping-particle":"","family":"Sun","given":"Gun Joo","non-dropping-particle":"","parse-names":false,"suffix":""},{"dropping-particle":"","family":"Kim","given":"Sang Sub","non-dropping-particle":"","parse-names":false,"suffix":""}],"container-title":"Sensors and Actuators, B: Chemical","id":"ITEM-7","issued":{"date-parts":[["2013","5"]]},"page":"446-453","title":"Bimetallic Pd/Pt nanoparticle-functionalized SnO2 nanowires for fast response and recovery to NO2","type":"article-journal","volume":"181"},"uris":["http://www.mendeley.com/documents/?uuid=4b50e637-c8e8-37f2-ab26-894ea32cafd7"]},{"id":"ITEM-8","itemData":{"DOI":"10.1021/am3028553","ISSN":"19448244","abstract":"Pd0-loaded SnO2 nanofibers have been successfully synthesized with different loaded levels via electrospinning process, sintering technology, and in situ reduction. This simple strategy could be expected to extend for the fabrication of similar metal-oxide loaded nanofibers using different precursors. The morphological and structural characteristics of the resultant product were investigated by scanning electron microscopy (SEM), transmission electron microscopy (TEM), X-ray diffraction (XRD), and X-ray photoelectron spectra (XPS). To demonstrate the usage of such Pd 0-loaded SnO2 nanomaterial, a chemical gas sensor has been fabricated and investigated for H2 detection. The sensing performances versus Pd0-loaded levels have been investigated in detail. An ultralow limit of detection (20 ppb), high response, fast response and recovery, and selectivity have been obtained on the basis of the sensors operating at room temperature. The combination of SnO2 crystal structure and catalytic activity of Pd0-loaded gives a very attractive sensing behavior for applications as real-time monitoring gas sensors. © 2013 American Chemical Society.","author":[{"dropping-particle":"","family":"Wang","given":"Zhaojie","non-dropping-particle":"","parse-names":false,"suffix":""},{"dropping-particle":"","family":"Li","given":"Zhenyu","non-dropping-particle":"","parse-names":false,"suffix":""},{"dropping-particle":"","family":"Jiang","given":"Tingting","non-dropping-particle":"","parse-names":false,"suffix":""},{"dropping-particle":"","family":"Xu","given":"Xiuru","non-dropping-particle":"","parse-names":false,"suffix":""},{"dropping-particle":"","family":"Wang","given":"Ce","non-dropping-particle":"","parse-names":false,"suffix":""}],"container-title":"ACS Applied Materials and Interfaces","id":"ITEM-8","issue":"6","issued":{"date-parts":[["2013","3","27"]]},"page":"2013-2021","title":"Ultrasensitive hydrogen sensor based on Pd0-Loaded SnO 2 electrospun nanofibers at room temperature","type":"article-journal","volume":"5"},"uris":["http://www.mendeley.com/documents/?uuid=bfc41875-459d-3574-8f26-4fc5a7815fe1"]},{"id":"ITEM-9","itemData":{"DOI":"10.1002/adma.201503825","ISBN":"1521-4095 (Electronic)\\r0935-9648 (Linking)","ISSN":"15214095","PMID":"26662346","abstract":"Sensor technology has an important effect on many aspects in our society, and has gained much progress, propelled by the development of nanoscience and nanotechnology. Current research efforts are directed toward developing high-performance gas sensors with low operating temperature at low fabrication costs. A gas sensor working at room temperature is very appealing as it provides very low power consumption and does not require a heater for high-temperature operation, and hence simplifies the fabrication of sensor devices and reduces the operating cost. Nanostructured materials are at the core of the development of any room-temperature sensing platform. The most important advances with regard to fundamental research, sensing mechanisms, and application of nanostructured materials for room-temperature conductometric sensor devices are reviewed here. Particular emphasis is given to the relation between the nanostructure and sensor properties in an attempt to address structure-property correlations. Finally, some future research perspectives and new challenges that the field of room-temperature sensors will have to address are also discussed. Gas sensors operating at room temperature have recently witnessed significant progress. Nanostructured materials with tailored structures, large surface-to-volume ratio, and high surface reactivity demonstrate a great potential for use as the sensing layers in sensor devices. The recent major advances in engineering various nanostructures for room-temperature sensing are highlighted and summarized.","author":[{"dropping-particle":"","family":"Zhang","given":"Jun","non-dropping-particle":"","parse-names":false,"suffix":""},{"dropping-particle":"","family":"Liu","given":"Xianghong","non-dropping-particle":"","parse-names":false,"suffix":""},{"dropping-particle":"","family":"Neri","given":"Giovanni","non-dropping-particle":"","parse-names":false,"suffix":""},{"dropping-particle":"","family":"Pinna","given":"Nicola","non-dropping-particle":"","parse-names":false,"suffix":""}],"container-title":"Advanced Materials","id":"ITEM-9","issue":"5","issued":{"date-parts":[["2016"]]},"page":"795-831","title":"Nanostructured Materials for Room-Temperature Gas Sensors","type":"article-journal","volume":"28"},"uris":["http://www.mendeley.com/documents/?uuid=d6576d21-d1ab-40af-a1be-999172967db0"]},{"id":"ITEM-10","itemData":{"DOI":"10.1016/j.snb.2014.05.013","ISSN":"09254005","abstract":"New, highly sensitive room temperature (RT) hydrogen gas sensors were fabricated by coating Pt-decorated-cube-like-In2O3 on Au electrodes. In2O3, with diameters between 200 and 300 nm, was obtained by a hydrothermal method and coated with Pt by a simple solution based on chemical technique. The morphological and elemental studies of the material were carried out using SEM, TEM and EDAX analysis. The loading of the Pt nanoparticles (NPs) enhanced the catalytic dissociation of oxygen molecules, adsorbed a substantial quantity of hydrogen, and the sensor exhibited a dramatic decrease in working temperatures to 25 °C. Responding to 1.5 vol% hydrogen, the sensor achieved response and recovery times of approximately 33 s and 66 s, respectively. The sensor also achieved excellent stability and high sensitivity to hydrogen at RT. In addition, it also showed a slow response to CO. The gas response to 1.5 vol% CO was 10 times lower than that to hydrogen. For other organic compounds in the gaseous state, such as ethanol, acetone and isopropanol, the response could be neglected. Such a large discrepancy reveals the sensor's outstanding selectivity to H2. Grain boundary theory and spillover theory are applied to explain the gas sensing effect of the Pt-coated In2O3 nanocubes sensor. © 2014 Elsevier B.V.","author":[{"dropping-particle":"","family":"Wang","given":"Yanrong","non-dropping-particle":"","parse-names":false,"suffix":""},{"dropping-particle":"","family":"Liu","given":"Bin","non-dropping-particle":"","parse-names":false,"suffix":""},{"dropping-particle":"","family":"Cai","given":"Daoping","non-dropping-particle":"","parse-names":false,"suffix":""},{"dropping-particle":"","family":"Li","given":"Han","non-dropping-particle":"","parse-names":false,"suffix":""},{"dropping-particle":"","family":"Liu","given":"Yuan","non-dropping-particle":"","parse-names":false,"suffix":""},{"dropping-particle":"","family":"Wang","given":"Dandan","non-dropping-particle":"","parse-names":false,"suffix":""},{"dropping-particle":"","family":"Wang","given":"Lingling","non-dropping-particle":"","parse-names":false,"suffix":""},{"dropping-particle":"","family":"Li","given":"Qiuhong","non-dropping-particle":"","parse-names":false,"suffix":""},{"dropping-particle":"","family":"Wang","given":"Taihong","non-dropping-particle":"","parse-names":false,"suffix":""}],"container-title":"Sensors and Actuators, B: Chemical","id":"ITEM-10","issued":{"date-parts":[["2014","10"]]},"page":"351-359","title":"Room-temperature hydrogen sensor based on grain-boundary controlled Pt decorated In2O3 nanocubes","type":"article-journal","volume":"201"},"uris":["http://www.mendeley.com/documents/?uuid=9ef3efe5-3630-3944-9b03-633de0de8f1a"]}],"mendeley":{"formattedCitation":"&lt;sup&gt;22–31&lt;/sup&gt;","plainTextFormattedCitation":"22–31","previouslyFormattedCitation":"&lt;sup&gt;22–31&lt;/sup&gt;"},"properties":{"noteIndex":0},"schema":"https://github.com/citation-style-language/schema/raw/master/csl-citation.json"}</w:instrText>
      </w:r>
      <w:r w:rsidRPr="008416A0">
        <w:fldChar w:fldCharType="separate"/>
      </w:r>
      <w:r w:rsidRPr="008416A0">
        <w:rPr>
          <w:noProof/>
          <w:vertAlign w:val="superscript"/>
        </w:rPr>
        <w:t>22–31</w:t>
      </w:r>
      <w:r w:rsidRPr="008416A0">
        <w:fldChar w:fldCharType="end"/>
      </w:r>
      <w:r w:rsidRPr="008416A0">
        <w:t xml:space="preserve"> However, most of these devices need light illumination or high working temperatures. </w:t>
      </w:r>
      <w:r w:rsidRPr="008416A0">
        <w:lastRenderedPageBreak/>
        <w:t xml:space="preserve">None of them have considered the practical requirements of low power consumption and portability. One notable exception is the report by </w:t>
      </w:r>
      <w:proofErr w:type="spellStart"/>
      <w:r w:rsidRPr="008416A0">
        <w:t>Shingange</w:t>
      </w:r>
      <w:proofErr w:type="spellEnd"/>
      <w:r w:rsidRPr="008416A0">
        <w:t xml:space="preserve"> </w:t>
      </w:r>
      <w:r w:rsidR="004135A4">
        <w:t>et al.</w:t>
      </w:r>
      <w:r w:rsidRPr="008416A0">
        <w:t xml:space="preserve"> that shows that gold nanoparticle modified </w:t>
      </w:r>
      <w:proofErr w:type="spellStart"/>
      <w:r w:rsidRPr="008416A0">
        <w:t>ZnO</w:t>
      </w:r>
      <w:proofErr w:type="spellEnd"/>
      <w:r w:rsidRPr="008416A0">
        <w:t xml:space="preserve"> nanorods had responsivity and selectivity to ammonia at room temperature when the gold loading level was 0.5 </w:t>
      </w:r>
      <w:proofErr w:type="spellStart"/>
      <w:r w:rsidRPr="008416A0">
        <w:t>wt</w:t>
      </w:r>
      <w:proofErr w:type="spellEnd"/>
      <w:r w:rsidRPr="008416A0">
        <w:t>%. </w:t>
      </w:r>
      <w:r w:rsidRPr="008416A0">
        <w:fldChar w:fldCharType="begin" w:fldLock="1"/>
      </w:r>
      <w:r w:rsidRPr="008416A0">
        <w:instrText>ADDIN CSL_CITATION {"citationItems":[{"id":"ITEM-1","itemData":{"DOI":"10.1016/j.jcis.2016.06.046","ISSN":"10957103","abstract":"ZnO nanorods synthesized using microwave-assisted approach were functionalized with gold (Au) nanoparticles. The Au coverage on the surface of the functionalized ZnO was controlled by adjusting the concentration of the Au precursor. According to X-ray diffraction (XRD), scanning electron microscopy (SEM), transmission electron microscopy (TEM) and X-ray photoelectron spectroscopy (XPS) results, it was confirmed that Au form nanoparticles loaded on the surface of ZnO. The small Au loading level of 0.5 wt% showed the highest response of 1600–100 ppm of NH3 gas at room temperature (RT) whereas further increase of Au loading level resulted in poor detection of NH3. All Au loaded ZnO (Au/ZnO) based sensors exhibited very short recovery and response times compared to unloaded ZnO sensing materials. The responses of ZnO and Au/ZnO based sensors (0.5–2.5 wt%) to other flammable gases, including H2, CO and CH4, were considerably less, demonstrating that Au/ZnO based sensors were highly selective to NH3 gas at room temperature. Spill over mechanism which is the main reason for the observed enhanced NH3 response with 0.5 Au loading level is explained in detail.","author":[{"dropping-particle":"","family":"Shingange","given":"K.","non-dropping-particle":"","parse-names":false,"suffix":""},{"dropping-particle":"","family":"Tshabalala","given":"Z. P.","non-dropping-particle":"","parse-names":false,"suffix":""},{"dropping-particle":"","family":"Ntwaeaborwa","given":"O. M.","non-dropping-particle":"","parse-names":false,"suffix":""},{"dropping-particle":"","family":"Motaung","given":"D. E.","non-dropping-particle":"","parse-names":false,"suffix":""},{"dropping-particle":"","family":"Mhlongo","given":"G. H.","non-dropping-particle":"","parse-names":false,"suffix":""}],"container-title":"Journal of Colloid and Interface Science","id":"ITEM-1","issued":{"date-parts":[["2016","10","1"]]},"page":"127-138","publisher":"Academic Press","title":"Highly selective NH3 gas sensor based on Au loaded ZnO nanostructures prepared using microwave-assisted method","type":"article-journal","volume":"479"},"uris":["http://www.mendeley.com/documents/?uuid=d3b43d11-0b1a-3f0c-8420-cba3f6a1a923"]}],"mendeley":{"formattedCitation":"&lt;sup&gt;32&lt;/sup&gt;","plainTextFormattedCitation":"32","previouslyFormattedCitation":"&lt;sup&gt;32&lt;/sup&gt;"},"properties":{"noteIndex":0},"schema":"https://github.com/citation-style-language/schema/raw/master/csl-citation.json"}</w:instrText>
      </w:r>
      <w:r w:rsidRPr="008416A0">
        <w:fldChar w:fldCharType="separate"/>
      </w:r>
      <w:r w:rsidRPr="008416A0">
        <w:rPr>
          <w:noProof/>
          <w:vertAlign w:val="superscript"/>
        </w:rPr>
        <w:t>32</w:t>
      </w:r>
      <w:r w:rsidRPr="008416A0">
        <w:fldChar w:fldCharType="end"/>
      </w:r>
      <w:r w:rsidRPr="008416A0">
        <w:t xml:space="preserve"> The enhanced performance by gold nanoparticles was assumed to be due to a spill-over effect that allowed dissociated molecules to migrate from the gold to the </w:t>
      </w:r>
      <w:proofErr w:type="spellStart"/>
      <w:r w:rsidRPr="008416A0">
        <w:t>ZnO</w:t>
      </w:r>
      <w:proofErr w:type="spellEnd"/>
      <w:r w:rsidRPr="008416A0">
        <w:t xml:space="preserve"> surface. </w:t>
      </w:r>
    </w:p>
    <w:p w14:paraId="2686D44D" w14:textId="77777777" w:rsidR="00D643EC" w:rsidRPr="008416A0" w:rsidRDefault="00D643EC" w:rsidP="00C24BC1">
      <w:pPr>
        <w:spacing w:before="120"/>
      </w:pPr>
      <w:proofErr w:type="spellStart"/>
      <w:r w:rsidRPr="008416A0">
        <w:t>ZnO</w:t>
      </w:r>
      <w:proofErr w:type="spellEnd"/>
      <w:r w:rsidRPr="008416A0">
        <w:t xml:space="preserve"> is one of the most studied materials for gas sensing devices due to its wide band gap, high carrier mobility as well as low cost and simple synthesis processes. </w:t>
      </w:r>
      <w:r w:rsidRPr="008416A0">
        <w:fldChar w:fldCharType="begin" w:fldLock="1"/>
      </w:r>
      <w:r w:rsidRPr="008416A0">
        <w:instrText xml:space="preserve">ADDIN CSL_CITATION {"citationItems":[{"id":"ITEM-1","itemData":{"DOI":"10.1063/1.1738932","ISBN":"0003-6951","ISSN":"00036951","PMID":"12930002","abstract":"Based on the achievement of synthesis of ZnOnanowires in mass production, ZnOnanowiresgas sensors were fabricated with microelectromechanical systemtechnology and ethanol-sensing characteristics were investigated. The sensor exhibited high sensitivity and fast response to ethanol gas at a work temperature of 300 °C. Our results demonstrate the potential application of ZnOnanowires for fabricating highly sensitive gas sensors.","author":[{"dropping-particle":"","family":"Wan","given":"Q.","non-dropping-particle":"","parse-names":false,"suffix":""},{"dropping-particle":"","family":"Li","given":"Q. H.","non-dropping-particle":"","parse-names":false,"suffix":""},{"dropping-particle":"","family":"Chen","given":"Y. J.","non-dropping-particle":"","parse-names":false,"suffix":""},{"dropping-particle":"","family":"Wang","given":"T. H.","non-dropping-particle":"","parse-names":false,"suffix":""},{"dropping-particle":"","family":"He","given":"X. L.","non-dropping-particle":"","parse-names":false,"suffix":""},{"dropping-particle":"","family":"Li","given":"J. P.","non-dropping-particle":"","parse-names":false,"suffix":""},{"dropping-particle":"","family":"Lin","given":"C. L.","non-dropping-particle":"","parse-names":false,"suffix":""}],"container-title":"Applied Physics Letters","id":"ITEM-1","issue":"18","issued":{"date-parts":[["2004"]]},"page":"3654-3656","title":"Fabrication and ethanol sensing characteristics of ZnO nanowire gas sensors","type":"article-journal","volume":"84"},"uris":["http://www.mendeley.com/documents/?uuid=a43aafa3-667f-4573-86e5-4d3273676af8"]},{"id":"ITEM-2","itemData":{"DOI":"10.1016/j.snb.2014.11.024","ISBN":"0925-4005","ISSN":"09254005","abstract":"Mesoporous rhombus-shaped ZnO rod arrays based gas sensors were successfully fabricated by a post-thermal conversion of rhombic Zn(OH)F precursors after a low temperature fluorine-mediated hydrothermal method. The gas sensors annealed at 350, 450, 550 and 650 °C showed different responses for ethanol detection. Increasing of the annealing temperatures resulted in the decline of gas response, which is due to the effect of grain size distributions, specific surface area and defect concentration. At low temperature (less than 350 °C), the incomplete decomposition of Zn(OH)F led to the instability of the sensors. The sensor annealed at 450 °C showed the best performance, and the response to 100 ppm ethanol reached </w:instrText>
      </w:r>
      <w:r w:rsidRPr="008416A0">
        <w:rPr>
          <w:rFonts w:ascii="Cambria Math" w:hAnsi="Cambria Math" w:cs="Cambria Math"/>
        </w:rPr>
        <w:instrText>∼</w:instrText>
      </w:r>
      <w:r w:rsidRPr="008416A0">
        <w:instrText>11.8 at 300 °C. The sensor also exhibited good response/recovery speed (4 s and 7 s), excellent gas response and good stability. The fabrication of the high-performance gas sensors possesses the capability of constructing complex architectures with mesoporous rhombus-shaped ZnO rod arrays as the building block.","author":[{"dropping-particle":"","family":"Wen","given":"Zhen","non-dropping-particle":"","parse-names":false,"suffix":""},{"dropping-particle":"","family":"Zhu","given":"Liping","non-dropping-particle":"","parse-names":false,"suffix":""},{"dropping-particle":"","family":"Zhang","given":"Ziyue","non-dropping-particle":"","parse-names":false,"suffix":""},{"dropping-particle":"","family":"Ye","given":"Zhizhen","non-dropping-particle":"","parse-names":false,"suffix":""}],"container-title":"Sensors and Actuators, B: Chemical","id":"ITEM-2","issued":{"date-parts":[["2015"]]},"page":"112-121","title":"Fabrication of gas sensor based on mesoporous rhombus-shaped ZnO rod arrays","type":"article-journal","volume":"208"},"uris":["http://www.mendeley.com/documents/?uuid=8424031c-2e31-362d-9732-653a61999c92"]},{"id":"ITEM-3","itemData":{"DOI":"10.1002/adma.200800243","ISBN":"0935-9648","ISSN":"09359648","abstract":"Porous ZnO nanoplates are synthesized using a simple microwave method. Interestingly, a gas sensor fabricated using these nanoplates responds strongly to both chlorobenzene and ethanol at differing operating temperatures. This novel gas sensor is a multifunctional and promising sensor for practical applications.","author":[{"dropping-particle":"","family":"Jing","given":"Zhihong","non-dropping-particle":"","parse-names":false,"suffix":""},{"dropping-particle":"","family":"Zhan","given":"Jinhua","non-dropping-particle":"","parse-names":false,"suffix":""}],"container-title":"Advanced Materials","id":"ITEM-3","issue":"23","issued":{"date-parts":[["2008"]]},"page":"4547-4551","title":"Fabrication and gas-sensing properties of porous ZnO nanoplates","type":"article-journal","volume":"20"},"uris":["http://www.mendeley.com/documents/?uuid=5edd8960-212a-4eb7-96d1-7a18544af9bc"]},{"id":"ITEM-4","itemData":{"DOI":"10.1016/j.ceramint.2015.07.052","ISBN":"0272-8842","ISSN":"02728842","abstract":"The aim of this study is to report the fabrication and the gas sensing properties of ZnO nanostructures. The structures were obtained through electrochemical anodization and post-growth annealing of metallic Zn thin films. The morphology and the crystal structure of the samples were analyzed using scanning electron microscopy, X-ray Diffraction and micro-Raman spectroscopy. Morphological analysis showed that ZnO was obtained in shape of 25 nm diameter nanoparticles connected to each other forming chains. Gas sensing properties towards NO2, H2 and CH4 were investigated too. The structures showed high and reversible response to NO2, H2 and CH4, thus revealing that the obtained architecture of nanostructured ZnO is promising for chemical sensors.","author":[{"dropping-particle":"","family":"Galstyan","given":"Vardan","non-dropping-particle":"","parse-names":false,"suffix":""},{"dropping-particle":"","family":"Comini","given":"Elisabetta","non-dropping-particle":"","parse-names":false,"suffix":""},{"dropping-particle":"","family":"Baratto","given":"Camilla","non-dropping-particle":"","parse-names":false,"suffix":""},{"dropping-particle":"","family":"Faglia","given":"Guido","non-dropping-particle":"","parse-names":false,"suffix":""},{"dropping-particle":"","family":"Sberveglieri","given":"Giorgio","non-dropping-particle":"","parse-names":false,"suffix":""}],"container-title":"Ceramics International","id":"ITEM-4","issue":"10PartB","issued":{"date-parts":[["2015"]]},"page":"14239-14244","title":"Nanostructured ZnO chemical gas sensors","type":"article-journal","volume":"41"},"uris":["http://www.mendeley.com/documents/?uuid=737dc8a1-8772-428c-aabd-5d70c13fd626"]}],"mendeley":{"formattedCitation":"&lt;sup&gt;33–36&lt;/sup&gt;","plainTextFormattedCitation":"33–36","previouslyFormattedCitation":"&lt;sup&gt;33–36&lt;/sup&gt;"},"properties":{"noteIndex":0},"schema":"https://github.com/citation-style-language/schema/raw/master/csl-citation.json"}</w:instrText>
      </w:r>
      <w:r w:rsidRPr="008416A0">
        <w:fldChar w:fldCharType="separate"/>
      </w:r>
      <w:r w:rsidRPr="008416A0">
        <w:rPr>
          <w:noProof/>
          <w:vertAlign w:val="superscript"/>
        </w:rPr>
        <w:t>33–36</w:t>
      </w:r>
      <w:r w:rsidRPr="008416A0">
        <w:fldChar w:fldCharType="end"/>
      </w:r>
      <w:r w:rsidRPr="008416A0">
        <w:t xml:space="preserve"> Nanostructured </w:t>
      </w:r>
      <w:proofErr w:type="spellStart"/>
      <w:r w:rsidRPr="008416A0">
        <w:t>ZnO</w:t>
      </w:r>
      <w:proofErr w:type="spellEnd"/>
      <w:r w:rsidRPr="008416A0">
        <w:t xml:space="preserve"> with specific size and dimensions has been demonstrated to be suitable for gas sensing devices originating from the potential for a large surface-to-volume ratio, high specific surface area, large amount of surface active sites, as well as the recently recognized effect of certain crystal facets having particularly high surface reactivity. </w:t>
      </w:r>
      <w:r w:rsidRPr="008416A0">
        <w:fldChar w:fldCharType="begin" w:fldLock="1"/>
      </w:r>
      <w:r w:rsidRPr="008416A0">
        <w:instrText xml:space="preserve">ADDIN CSL_CITATION {"citationItems":[{"id":"ITEM-1","itemData":{"DOI":"10.1021/am506206c","ISSN":"19448252","PMID":"25457192","abstract":"ZnO nanopyramids (NPys) with exposed crystal facets of {1011} were synthesized via a one-step solvothermal method, having a uniform size with a hexagonal edge length of </w:instrText>
      </w:r>
      <w:r w:rsidRPr="008416A0">
        <w:rPr>
          <w:rFonts w:ascii="Cambria Math" w:hAnsi="Cambria Math" w:cs="Cambria Math"/>
        </w:rPr>
        <w:instrText>∼</w:instrText>
      </w:r>
      <w:r w:rsidRPr="008416A0">
        <w:instrText xml:space="preserve">100 nm and a height of </w:instrText>
      </w:r>
      <w:r w:rsidRPr="008416A0">
        <w:rPr>
          <w:rFonts w:ascii="Cambria Math" w:hAnsi="Cambria Math" w:cs="Cambria Math"/>
        </w:rPr>
        <w:instrText>∼</w:instrText>
      </w:r>
      <w:r w:rsidRPr="008416A0">
        <w:instrText>200 nm. Technologies of XRD, TEM, HRTEM, Raman, PL, and XPS were used to characterize the morphological and structural properties of the products, while the corresponding gas sensing properties were determined by using ethanol as the target gas. For the overall goal of defect engineering, the effect of aging temperature on the gas sensing performance of the ZnO NPys was studied. The test results showed that, at the aging temperature of 300 °C, the gas sensing property has been improved to the best, with the fast response-recovery time and the excellent selectivity, because the ZnO300 has the most electron donors for absorbing the largest content of O2-. Model of defect redistribution was used to explicate the changing of the surface defects at different aging temperatures. The findings showed that, in addition to VO, Zni was the dominant defect of the {1011} crystal facet. The gas sensing performance of the ZnO NPys was determined by the contents of VO and Zni, with all of the defects redistributed on the surface. All of the results will be noticeable for the improvement of the sensing performance of materials with special crystal facet exposing.","author":[{"dropping-particle":"","family":"Wang","given":"Zhihua","non-dropping-particle":"","parse-names":false,"suffix":""},{"dropping-particle":"","family":"Xue","given":"Jie","non-dropping-particle":"","parse-names":false,"suffix":""},{"dropping-particle":"","family":"Han","given":"Dongmei","non-dropping-particle":"","parse-names":false,"suffix":""},{"dropping-particle":"","family":"Gu","given":"Fubo","non-dropping-particle":"","parse-names":false,"suffix":""}],"container-title":"ACS Applied Materials and Interfaces","id":"ITEM-1","issue":"1","issued":{"date-parts":[["2015"]]},"page":"308-317","title":"Controllable defect redistribution of ZnO nanopyramids with exposed {1011} facets for enhanced gas sensing performance","type":"article-journal","volume":"7"},"uris":["http://www.mendeley.com/documents/?uuid=040655d9-8492-4349-a66f-488a7bac862d"]}],"mendeley":{"formattedCitation":"&lt;sup&gt;37&lt;/sup&gt;","plainTextFormattedCitation":"37","previouslyFormattedCitation":"&lt;sup&gt;37&lt;/sup&gt;"},"properties":{"noteIndex":0},"schema":"https://github.com/citation-style-language/schema/raw/master/csl-citation.json"}</w:instrText>
      </w:r>
      <w:r w:rsidRPr="008416A0">
        <w:fldChar w:fldCharType="separate"/>
      </w:r>
      <w:r w:rsidRPr="008416A0">
        <w:rPr>
          <w:noProof/>
          <w:vertAlign w:val="superscript"/>
        </w:rPr>
        <w:t>37</w:t>
      </w:r>
      <w:r w:rsidRPr="008416A0">
        <w:fldChar w:fldCharType="end"/>
      </w:r>
      <w:r w:rsidRPr="008416A0">
        <w:t xml:space="preserve"> Many examples of different kinds of nanostructures have been investigated and assembled into gas sensors: nanoparticles, </w:t>
      </w:r>
      <w:r w:rsidRPr="008416A0">
        <w:fldChar w:fldCharType="begin" w:fldLock="1"/>
      </w:r>
      <w:r w:rsidRPr="008416A0">
        <w:instrText>ADDIN CSL_CITATION {"citationItems":[{"id":"ITEM-1","itemData":{"DOI":"10.1021/acsami.6b09467","ISSN":"19448252","abstract":"Highly doped wide band gap metal oxide nanocrystals have recently been proposed as building blocks for applications as transparent electrodes, electrochromics, plasmonics, and optoelectronics in general. Here we demonstrate the application of gallium-doped zinc oxide (GZO) nanocrystals as novel plasmonic and chemiresistive sensors for the detection of hazardous gases including hydrogen (H2) and nitrogen dioxide (NO2). GZO nanocrystals with a tunable surface plasmon resonance in the near-infrared are obtained using a colloidal heat-up synthesis. Thanks to the strong sensitivity of the plasmon resonances to chemical and electrical changes occurring at the surface of the nanocrystals, such optical features can be used to detect the presence of toxic gases. By monitoring the changes in the dopant-induced plasmon resonance in the near-infrared, we demonstrate that GZO thin films prepared depositing an assembly of highly doped GZO colloids are able to optically detect both oxidizing and reducing gases at mild (&lt;100 °C) operating temperatures. Combined optical and electrical measurements show that trivalent dopants within ZnO nanocrystals enhance the gas sensing response compared to undoped ZnO. Moreover, improved sub-ppm of NO2 gas sensitivity is achieved by activating the sensors response through combined purple-blue (λ = 430 nm) light irradiation and mild heating at 75 °C. In addition, these thin films based on degenerately doped semiconductors are highly transparent in the visible range, enabling the fabrication of \"invisible\" gas sensors. The use of highly doped semiconductive nanocrystals for both IR plasmonic and chemiresistive sensors represent a marked advancement toward the development of highly sensitive and selective devices.","author":[{"dropping-particle":"","family":"Sturaro","given":"Marco","non-dropping-particle":"","parse-names":false,"suffix":""},{"dropping-particle":"","family":"Gaspera","given":"Enrico","non-dropping-particle":"Della","parse-names":false,"suffix":""},{"dropping-particle":"","family":"Michieli","given":"Niccolò","non-dropping-particle":"","parse-names":false,"suffix":""},{"dropping-particle":"","family":"Cantalini","given":"Carlo","non-dropping-particle":"","parse-names":false,"suffix":""},{"dropping-particle":"","family":"Emamjomeh","given":"Seyed Mahmoud","non-dropping-particle":"","parse-names":false,"suffix":""},{"dropping-particle":"","family":"Guglielmi","given":"Massimo","non-dropping-particle":"","parse-names":false,"suffix":""},{"dropping-particle":"","family":"Martucci","given":"Alessandro","non-dropping-particle":"","parse-names":false,"suffix":""}],"container-title":"ACS Applied Materials and Interfaces","id":"ITEM-1","issue":"44","issued":{"date-parts":[["2016"]]},"page":"30440-30448","title":"Degenerately Doped Metal Oxide Nanocrystals as Plasmonic and Chemoresistive Gas Sensors","type":"article-journal","volume":"8"},"uris":["http://www.mendeley.com/documents/?uuid=c6bb1950-23f0-4b2d-ab85-e8d2bcd4a831"]}],"mendeley":{"formattedCitation":"&lt;sup&gt;16&lt;/sup&gt;","plainTextFormattedCitation":"16","previouslyFormattedCitation":"&lt;sup&gt;16&lt;/sup&gt;"},"properties":{"noteIndex":0},"schema":"https://github.com/citation-style-language/schema/raw/master/csl-citation.json"}</w:instrText>
      </w:r>
      <w:r w:rsidRPr="008416A0">
        <w:fldChar w:fldCharType="separate"/>
      </w:r>
      <w:r w:rsidRPr="008416A0">
        <w:rPr>
          <w:noProof/>
          <w:vertAlign w:val="superscript"/>
        </w:rPr>
        <w:t>16</w:t>
      </w:r>
      <w:r w:rsidRPr="008416A0">
        <w:fldChar w:fldCharType="end"/>
      </w:r>
      <w:r w:rsidRPr="008416A0">
        <w:t xml:space="preserve"> nanorods, </w:t>
      </w:r>
      <w:r w:rsidRPr="008416A0">
        <w:fldChar w:fldCharType="begin" w:fldLock="1"/>
      </w:r>
      <w:r w:rsidRPr="008416A0">
        <w:instrText>ADDIN CSL_CITATION {"citationItems":[{"id":"ITEM-1","itemData":{"DOI":"10.1002/adma.201403073","ISSN":"15214095","PMID":"25355241","abstract":"Selectivity and low power consumption are major challenges in the development of sophisticated gas sensor devices. A sensor system is presented that unifies selective sensor-gas interactions and energy-harvesting properties, using defined organic-inorganic hybrid materials. Simulations of chemical-binding interactions and the consequent electronic surface modulation give more insight into the complex sensing mechanism of selective gas detection.","author":[{"dropping-particle":"","family":"Hoffmann","given":"Martin W.G.","non-dropping-particle":"","parse-names":false,"suffix":""},{"dropping-particle":"","family":"Mayrhofer Dr","given":"Leonhard","non-dropping-particle":"","parse-names":false,"suffix":""},{"dropping-particle":"","family":"Casals Dr","given":"Olga","non-dropping-particle":"","parse-names":false,"suffix":""},{"dropping-particle":"","family":"Caccamo","given":"Lorenzo","non-dropping-particle":"","parse-names":false,"suffix":""},{"dropping-particle":"","family":"Hernez-Ramirez","given":"Francisco","non-dropping-particle":"","parse-names":false,"suffix":""},{"dropping-particle":"","family":"Lilienkamp","given":"Gerhard","non-dropping-particle":"","parse-names":false,"suffix":""},{"dropping-particle":"","family":"Daum","given":"Winfried","non-dropping-particle":"","parse-names":false,"suffix":""},{"dropping-particle":"","family":"Moseler","given":"Michael","non-dropping-particle":"","parse-names":false,"suffix":""},{"dropping-particle":"","family":"Waag","given":"Andreas","non-dropping-particle":"","parse-names":false,"suffix":""},{"dropping-particle":"","family":"Shen","given":"Hao","non-dropping-particle":"","parse-names":false,"suffix":""},{"dropping-particle":"","family":"Prades","given":"J. Daniel","non-dropping-particle":"","parse-names":false,"suffix":""}],"container-title":"Advanced Materials","id":"ITEM-1","issue":"47","issued":{"date-parts":[["2014"]]},"page":"8017-8022","title":"A highly selective and self-powered gas sensor via organic surface functionalization of p-Si/n-ZnO diodes","type":"article-journal","volume":"26"},"uris":["http://www.mendeley.com/documents/?uuid=b322a098-5835-44ff-927b-4a691eba40d3"]},{"id":"ITEM-2","itemData":{"DOI":"10.1021/acs.analchem.8b02244","ISSN":"15206882","abstract":"Light-addressable potentiometric sensors (LAPS) are of great interest in bioimaging applications such as the monitoring of concentrations in microfluidic channels or the investigation of metabolic and signaling events in living cells. By measuring the photocurrents at electrolyte-insulator-semiconductor (EIS) and electrolyte-semiconductor structures, LAPS can produce spatiotemporal images of chemical or biological analytes, electrical potentials and impedance. However, its commercial applications are often restricted by their limited AC photocurrents and resolution of LAPS images. Herein, for the first time, the use of 1D semiconducting oxides in the form of ZnO nanorods for LAPS imaging is explored to solve this issue. A significantly increased AC photocurrent with enhanced image resolution has been achieved based on ZnO nanorods, with a photocurrent of 45.7 ± 0.1 nA at a light intensity of 0.05 mW, a lateral resolution as low as 3.0 μm as demonstrated by images of a PMMA dot on ZnO nanorods and a pH sensitivity of 53 mV/pH. The suitability of the device for bioanalysis and bioimaging was demonstrated by monitoring the degradation of a thin poly(ester amide) film with the enzyme α-chymotrypsin using LAPS. This simple and robust route to fabricate LAPS substrates with excellent performance would provide tremendous opportunities for bioimaging.","author":[{"dropping-particle":"","family":"Tu","given":"Ying","non-dropping-particle":"","parse-names":false,"suffix":""},{"dropping-particle":"","family":"Ahmad","given":"Norlaily","non-dropping-particle":"","parse-names":false,"suffix":""},{"dropping-particle":"","family":"Briscoe","given":"Joe","non-dropping-particle":"","parse-names":false,"suffix":""},{"dropping-particle":"","family":"Zhang","given":"De Wen","non-dropping-particle":"","parse-names":false,"suffix":""},{"dropping-particle":"","family":"Krause","given":"Steffi","non-dropping-particle":"","parse-names":false,"suffix":""}],"container-title":"Analytical Chemistry","id":"ITEM-2","issue":"14","issued":{"date-parts":[["2018","7","17"]]},"page":"8708-8715","title":"Light-Addressable Potentiometric Sensors Using ZnO Nanorods as the Sensor Substrate for Bioanalytical Applications","type":"article-journal","volume":"90"},"uris":["http://www.mendeley.com/documents/?uuid=081b2483-50ed-326f-b7a7-ace57ec517c3"]}],"mendeley":{"formattedCitation":"&lt;sup&gt;17,38&lt;/sup&gt;","plainTextFormattedCitation":"17,38","previouslyFormattedCitation":"&lt;sup&gt;17,38&lt;/sup&gt;"},"properties":{"noteIndex":0},"schema":"https://github.com/citation-style-language/schema/raw/master/csl-citation.json"}</w:instrText>
      </w:r>
      <w:r w:rsidRPr="008416A0">
        <w:fldChar w:fldCharType="separate"/>
      </w:r>
      <w:r w:rsidRPr="008416A0">
        <w:rPr>
          <w:noProof/>
          <w:vertAlign w:val="superscript"/>
        </w:rPr>
        <w:t>17,38</w:t>
      </w:r>
      <w:r w:rsidRPr="008416A0">
        <w:fldChar w:fldCharType="end"/>
      </w:r>
      <w:r w:rsidRPr="008416A0">
        <w:t xml:space="preserve"> nanowire, </w:t>
      </w:r>
      <w:r w:rsidRPr="008416A0">
        <w:fldChar w:fldCharType="begin" w:fldLock="1"/>
      </w:r>
      <w:r w:rsidRPr="008416A0">
        <w:instrText>ADDIN CSL_CITATION {"citationItems":[{"id":"ITEM-1","itemData":{"DOI":"10.1063/1.3046726","ISBN":"2631031010","ISSN":"00036951","PMID":"36054108","abstract":"The effect of oxygen-vacancy-related defects on gas-sensing properties of ZnO-nanowire gas sensors was investigated. Gas sensors were fabricated by growing ZnO nanowires bridging the gap between two prepatterned Au catalysts. The sensor displayed fast response and recovery behavior with a maximum sensitivity to NO2 gas at 225 °C. Gas sensitivity was found to be linearly proportional to the photoluminescence intensity of oxygen-vacancy-related defects in both as-fabricated and defect-controlled gas sensors by postannealing in Ar and H2 atmosphere. This result agrees well with previous theoretical prediction that oxygen vacancies play a role of preferential adsorption sites for NO2 molecules. © 2008 American Institute of Physics.","author":[{"dropping-particle":"","family":"Ahn","given":"M. W.","non-dropping-particle":"","parse-names":false,"suffix":""},{"dropping-particle":"","family":"Park","given":"K. S.","non-dropping-particle":"","parse-names":false,"suffix":""},{"dropping-particle":"","family":"Heo","given":"J. H.","non-dropping-particle":"","parse-names":false,"suffix":""},{"dropping-particle":"","family":"Park","given":"J. G.","non-dropping-particle":"","parse-names":false,"suffix":""},{"dropping-particle":"","family":"Kim","given":"D. W.","non-dropping-particle":"","parse-names":false,"suffix":""},{"dropping-particle":"","family":"Choi","given":"K. J.","non-dropping-particle":"","parse-names":false,"suffix":""},{"dropping-particle":"","family":"Lee","given":"J. H.","non-dropping-particle":"","parse-names":false,"suffix":""},{"dropping-particle":"","family":"Hong","given":"S. H.","non-dropping-particle":"","parse-names":false,"suffix":""}],"container-title":"Applied Physics Letters","id":"ITEM-1","issue":"26","issued":{"date-parts":[["2008","12","29"]]},"page":"263103","title":"Gas sensing properties of defect-controlled ZnO-nanowire gas sensor","type":"article-journal","volume":"93"},"uris":["http://www.mendeley.com/documents/?uuid=10091826-cc70-4ac8-8696-94d9e9a5b7d1"]},{"id":"ITEM-2","itemData":{"DOI":"10.1016/S1369-7021(10)70126-7","ISBN":"1369-7021","ISSN":"13697021","abstract":"It is almost a decade since the first presentation of metal oxide nanowires as chemical sensors. Significant advances have been made both in terms of preparation procedures and their integration into functional sensing devices, whilst the progress in their fundamental understanding of functional properties has been slow. In fact, the full integration still remains a challenge that has been wisely approached in different ways. In this article we review the most recent developments in bottom up and top down approaches for applications of chemical sensors. © 2010 Elsevier Ltd.","author":[{"dropping-particle":"","family":"Comini","given":"E.","non-dropping-particle":"","parse-names":false,"suffix":""},{"dropping-particle":"","family":"Sberveglieri","given":"G.","non-dropping-particle":"","parse-names":false,"suffix":""}],"container-title":"Materials Today","id":"ITEM-2","issue":"7-8","issued":{"date-parts":[["2010"]]},"page":"36-44","publisher":"Elsevier Ltd","title":"Metal oxide nanowires as chemical sensors","type":"article-journal","volume":"13"},"uris":["http://www.mendeley.com/documents/?uuid=72bc5e77-d6b9-4166-96d1-ce1cca8ea8fb"]}],"mendeley":{"formattedCitation":"&lt;sup&gt;39,40&lt;/sup&gt;","plainTextFormattedCitation":"39,40","previouslyFormattedCitation":"&lt;sup&gt;39,40&lt;/sup&gt;"},"properties":{"noteIndex":0},"schema":"https://github.com/citation-style-language/schema/raw/master/csl-citation.json"}</w:instrText>
      </w:r>
      <w:r w:rsidRPr="008416A0">
        <w:fldChar w:fldCharType="separate"/>
      </w:r>
      <w:r w:rsidRPr="008416A0">
        <w:rPr>
          <w:noProof/>
          <w:vertAlign w:val="superscript"/>
        </w:rPr>
        <w:t>39,40</w:t>
      </w:r>
      <w:r w:rsidRPr="008416A0">
        <w:fldChar w:fldCharType="end"/>
      </w:r>
      <w:r w:rsidRPr="008416A0">
        <w:t xml:space="preserve"> nanoplates, </w:t>
      </w:r>
      <w:r w:rsidRPr="008416A0">
        <w:fldChar w:fldCharType="begin" w:fldLock="1"/>
      </w:r>
      <w:r w:rsidRPr="008416A0">
        <w:instrText>ADDIN CSL_CITATION {"citationItems":[{"id":"ITEM-1","itemData":{"DOI":"10.1002/adma.200800243","ISBN":"0935-9648","ISSN":"09359648","abstract":"Porous ZnO nanoplates are synthesized using a simple microwave method. Interestingly, a gas sensor fabricated using these nanoplates responds strongly to both chlorobenzene and ethanol at differing operating temperatures. This novel gas sensor is a multifunctional and promising sensor for practical applications.","author":[{"dropping-particle":"","family":"Jing","given":"Zhihong","non-dropping-particle":"","parse-names":false,"suffix":""},{"dropping-particle":"","family":"Zhan","given":"Jinhua","non-dropping-particle":"","parse-names":false,"suffix":""}],"container-title":"Advanced Materials","id":"ITEM-1","issue":"23","issued":{"date-parts":[["2008"]]},"page":"4547-4551","title":"Fabrication and gas-sensing properties of porous ZnO nanoplates","type":"article-journal","volume":"20"},"uris":["http://www.mendeley.com/documents/?uuid=5edd8960-212a-4eb7-96d1-7a18544af9bc"]}],"mendeley":{"formattedCitation":"&lt;sup&gt;35&lt;/sup&gt;","plainTextFormattedCitation":"35","previouslyFormattedCitation":"&lt;sup&gt;35&lt;/sup&gt;"},"properties":{"noteIndex":0},"schema":"https://github.com/citation-style-language/schema/raw/master/csl-citation.json"}</w:instrText>
      </w:r>
      <w:r w:rsidRPr="008416A0">
        <w:fldChar w:fldCharType="separate"/>
      </w:r>
      <w:r w:rsidRPr="008416A0">
        <w:rPr>
          <w:noProof/>
          <w:vertAlign w:val="superscript"/>
        </w:rPr>
        <w:t>35</w:t>
      </w:r>
      <w:r w:rsidRPr="008416A0">
        <w:fldChar w:fldCharType="end"/>
      </w:r>
      <w:r w:rsidRPr="008416A0">
        <w:t xml:space="preserve"> as well as urchin-like structures </w:t>
      </w:r>
      <w:r w:rsidRPr="008416A0">
        <w:fldChar w:fldCharType="begin" w:fldLock="1"/>
      </w:r>
      <w:r w:rsidRPr="008416A0">
        <w:instrText>ADDIN CSL_CITATION {"citationItems":[{"id":"ITEM-1","itemData":{"DOI":"10.1039/c0ce00139b","ISSN":"14668033","abstract":"ZnO nanorod assemblies were grown by plasma-enhanced chemical vapor deposition on polycrystalline Al2O3 at 200-300 °C, resulting in urchin-like 1-D ZnO NR arrays with a strong c-axis orientation. Their outstanding gas sensing responses and very low detection limits highlight the potential of the present systems in the production of high efficiency chemical sensors for a variety of applications. © 2010 The Royal Society of Chemistry.","author":[{"dropping-particle":"","family":"Barreca","given":"Davide","non-dropping-particle":"","parse-names":false,"suffix":""},{"dropping-particle":"","family":"Bekermann","given":"Daniela","non-dropping-particle":"","parse-names":false,"suffix":""},{"dropping-particle":"","family":"Comini","given":"Elisabetta","non-dropping-particle":"","parse-names":false,"suffix":""},{"dropping-particle":"","family":"Devi","given":"Anjana","non-dropping-particle":"","parse-names":false,"suffix":""},{"dropping-particle":"","family":"Fischer","given":"Roland A.","non-dropping-particle":"","parse-names":false,"suffix":""},{"dropping-particle":"","family":"Gasparotto","given":"Alberto","non-dropping-particle":"","parse-names":false,"suffix":""},{"dropping-particle":"","family":"MacCato","given":"Chiara","non-dropping-particle":"","parse-names":false,"suffix":""},{"dropping-particle":"","family":"Sada","given":"Cinzia","non-dropping-particle":"","parse-names":false,"suffix":""},{"dropping-particle":"","family":"Sberveglieri","given":"Giorgio","non-dropping-particle":"","parse-names":false,"suffix":""},{"dropping-particle":"","family":"Tondello","given":"Eugenio","non-dropping-particle":"","parse-names":false,"suffix":""}],"container-title":"CrystEngComm","id":"ITEM-1","issue":"11","issued":{"date-parts":[["2010"]]},"page":"3419-3421","title":"Urchin-like ZnO nanorod arrays for gas sensing applications","type":"article-journal","volume":"12"},"uris":["http://www.mendeley.com/documents/?uuid=88133f06-41ba-416e-9584-651bd3bce01a"]}],"mendeley":{"formattedCitation":"&lt;sup&gt;41&lt;/sup&gt;","plainTextFormattedCitation":"41","previouslyFormattedCitation":"&lt;sup&gt;41&lt;/sup&gt;"},"properties":{"noteIndex":0},"schema":"https://github.com/citation-style-language/schema/raw/master/csl-citation.json"}</w:instrText>
      </w:r>
      <w:r w:rsidRPr="008416A0">
        <w:fldChar w:fldCharType="separate"/>
      </w:r>
      <w:r w:rsidRPr="008416A0">
        <w:rPr>
          <w:noProof/>
          <w:vertAlign w:val="superscript"/>
        </w:rPr>
        <w:t>41</w:t>
      </w:r>
      <w:r w:rsidRPr="008416A0">
        <w:fldChar w:fldCharType="end"/>
      </w:r>
      <w:r w:rsidRPr="008416A0">
        <w:t xml:space="preserve"> being the most common. </w:t>
      </w:r>
    </w:p>
    <w:p w14:paraId="1D8B445F" w14:textId="77777777" w:rsidR="00D643EC" w:rsidRPr="008416A0" w:rsidRDefault="00D643EC" w:rsidP="00C24BC1">
      <w:pPr>
        <w:spacing w:before="120"/>
      </w:pPr>
      <w:r w:rsidRPr="008416A0">
        <w:t>Schottky diodes can detect volatile organic compounds (VOCs) based on the observation of the shifts in the current-voltage (</w:t>
      </w:r>
      <w:r w:rsidRPr="008416A0">
        <w:rPr>
          <w:i/>
        </w:rPr>
        <w:t>I-V)</w:t>
      </w:r>
      <w:r w:rsidRPr="008416A0">
        <w:t xml:space="preserve"> curve caused by the reaction of analytes on the metal-semiconductor interface which alters the Schottky barrier height at the interface. </w:t>
      </w:r>
      <w:r w:rsidRPr="008416A0">
        <w:fldChar w:fldCharType="begin" w:fldLock="1"/>
      </w:r>
      <w:r w:rsidRPr="008416A0">
        <w:instrText>ADDIN CSL_CITATION {"citationItems":[{"id":"ITEM-1","itemData":{"DOI":"10.1021/acsami.7b06461","ISSN":"19448252","abstract":"A Schottky diode based on a heterojunction of three-dimensional (3D) nanohybrid materials, formed by hybridizing reduced graphene oxide (RGO) with epitaxial vertical zinc oxide nanorods (ZnO NRs) and Al0.27GaN0.73(</w:instrText>
      </w:r>
      <w:r w:rsidRPr="008416A0">
        <w:rPr>
          <w:rFonts w:ascii="Cambria Math" w:hAnsi="Cambria Math" w:cs="Cambria Math"/>
        </w:rPr>
        <w:instrText>∼</w:instrText>
      </w:r>
      <w:r w:rsidRPr="008416A0">
        <w:instrText>25 nm)/GaN is presented as a new class of high-performance chemical sensors. The RGO nanosheet layer coated on the ZnO NRs enables the formation of a direct Schottky contact with the AlGaN layer. The sensing results of the Schottky diode with respect to NO2, SO2, and HCHO gases exhibit high sensitivity (0.88-1.88 ppm-1), fast response (</w:instrText>
      </w:r>
      <w:r w:rsidRPr="008416A0">
        <w:rPr>
          <w:rFonts w:ascii="Cambria Math" w:hAnsi="Cambria Math" w:cs="Cambria Math"/>
        </w:rPr>
        <w:instrText>∼</w:instrText>
      </w:r>
      <w:r w:rsidRPr="008416A0">
        <w:instrText>2 min), and good reproducibility down to 120 ppb concentration levels at room temperature. The sensing mechanism of the Schottky diode can be explained by the effective modulation of the reverse saturation current due to the change in thermionic emission carrier transport caused by ultrasensitive changes in the Schottky barrier of a van der Waals heterostructure between RGO and AlGaN layers upon interaction with gas molecules. Advances in the design of a Schottky diode gas sensor based on the heterojunction of high-mobility two-dimensional electron gas channel and highly responsive 3D-engineered sensing nanomaterials have potential not only for the enhancement of sensitivity and selectivity but also for improving operation capability at room temperature.","author":[{"dropping-particle":"","family":"Minh Triet","given":"Nguyen","non-dropping-particle":"","parse-names":false,"suffix":""},{"dropping-particle":"","family":"Thai Duy","given":"Le","non-dropping-particle":"","parse-names":false,"suffix":""},{"dropping-particle":"","family":"Hwang","given":"Byeong Ung","non-dropping-particle":"","parse-names":false,"suffix":""},{"dropping-particle":"","family":"Hanif","given":"Adeela","non-dropping-particle":"","parse-names":false,"suffix":""},{"dropping-particle":"","family":"Siddiqui","given":"Saqib","non-dropping-particle":"","parse-names":false,"suffix":""},{"dropping-particle":"","family":"Park","given":"Kyung Ho","non-dropping-particle":"","parse-names":false,"suffix":""},{"dropping-particle":"","family":"Cho","given":"Chu Young","non-dropping-particle":"","parse-names":false,"suffix":""},{"dropping-particle":"","family":"Lee","given":"Nae Eung","non-dropping-particle":"","parse-names":false,"suffix":""}],"container-title":"ACS Applied Materials and Interfaces","id":"ITEM-1","issue":"36","issued":{"date-parts":[["2017","9","13"]]},"page":"30722-30732","title":"High-Performance Schottky Diode Gas Sensor Based on the Heterojunction of Three-Dimensional Nanohybrids of Reduced Graphene Oxide-Vertical ZnO Nanorods on an AlGaN/GaN Layer","type":"article-journal","volume":"9"},"uris":["http://www.mendeley.com/documents/?uuid=844e729c-9c04-3d63-b33c-197153f00914"]},{"id":"ITEM-2","itemData":{"DOI":"10.1039/c4ta06286h","ISBN":"2050-7488","ISSN":"20507496","abstract":"This paper reports the development of nanoporous tungsten trioxide (WO3) Schottky diode-based gas sensors. Nanoporous WO3 films were prepared by anodic oxidation of tungsten foil in ethylene glycol mixed with ammonium fluoride and a small amount of water. Anodization resulted in highly ordered WO3 films with a large surface-to-volume ratio. Utilizing these nanoporous structures, Schottky diode-based gas sensors were developed by depositing a platinum (Pt) catalytic contact and tested towards hydrogen gas and ethanol vapour. Analysis of the current-voltage characteristics and dynamic responses of the sensors indicated that these devices exhibited a larger voltage shift in the presence of hydrogen gas compared to ethanol vapour at an optimum operating temperature of 200°C. The gas sensing mechanism was discussed, associating the response to the intercalating H+ species that are generated as a result of hydrogen and ethanol molecule breakdowns onto the Pt/WO3 contact and their spill over into nanoporous WO3.","author":[{"dropping-particle":"","family":"Kadir","given":"Rosmalini Ab","non-dropping-particle":"","parse-names":false,"suffix":""},{"dropping-particle":"","family":"Zhang","given":"Wei","non-dropping-particle":"","parse-names":false,"suffix":""},{"dropping-particle":"","family":"Wang","given":"Yichao","non-dropping-particle":"","parse-names":false,"suffix":""},{"dropping-particle":"","family":"Ou","given":"Jian Zhen","non-dropping-particle":"","parse-names":false,"suffix":""},{"dropping-particle":"","family":"Wlodarski","given":"Wojtek","non-dropping-particle":"","parse-names":false,"suffix":""},{"dropping-particle":"","family":"O'Mullane","given":"Anthony P.","non-dropping-particle":"","parse-names":false,"suffix":""},{"dropping-particle":"","family":"Bryant","given":"Gary","non-dropping-particle":"","parse-names":false,"suffix":""},{"dropping-particle":"","family":"Taylor","given":"Matthew","non-dropping-particle":"","parse-names":false,"suffix":""},{"dropping-particle":"","family":"Kalantar-Zadeh","given":"Kourosh","non-dropping-particle":"","parse-names":false,"suffix":""}],"container-title":"Journal of Materials Chemistry A","id":"ITEM-2","issue":"15","issued":{"date-parts":[["2015"]]},"page":"7994-8001","title":"Anodized nanoporous WO3 Schottky contact structures for hydrogen and ethanol sensing","type":"article-journal","volume":"3"},"uris":["http://www.mendeley.com/documents/?uuid=307848aa-d4a7-45a6-90a2-a26a0e53d69d"]},{"id":"ITEM-3","itemData":{"DOI":"10.1016/S0925-4005(99)00174-4","ISSN":"09254005","abstract":"The characteristics of Pt Schottky diodes on n-type GaN in hydrogen and propane are reported for the first time. This response from 200-400°C has been characterized by current-voltage measurements, revealing that the diodes are able to detect hydrogen from 200-400°C and propane from 300-400°C. The high temperature stability of Pt diodes on GaN has been investigated by long term annealing at 400°C in Ar or 20% O2 in Ar. The diodes have been held at 400°C for 500 h without degradation of their electrical characteristics or response to hydrogen-containing gases.","author":[{"dropping-particle":"","family":"Luther","given":"B. P.","non-dropping-particle":"","parse-names":false,"suffix":""},{"dropping-particle":"","family":"Wolter","given":"S. D.","non-dropping-particle":"","parse-names":false,"suffix":""},{"dropping-particle":"","family":"Mohney","given":"S. E.","non-dropping-particle":"","parse-names":false,"suffix":""}],"container-title":"Sensors and Actuators, B: Chemical","id":"ITEM-3","issue":"1","issued":{"date-parts":[["1999","7","1"]]},"page":"164-168","publisher":"Elsevier","title":"High temperature Pt Schottky diode gas sensors on n-type GaN","type":"article-journal","volume":"56"},"uris":["http://www.mendeley.com/documents/?uuid=fd44e571-c7ac-37bc-83e3-26d8e0406f42"]}],"mendeley":{"formattedCitation":"&lt;sup&gt;42–44&lt;/sup&gt;","plainTextFormattedCitation":"42–44","previouslyFormattedCitation":"&lt;sup&gt;42–44&lt;/sup&gt;"},"properties":{"noteIndex":0},"schema":"https://github.com/citation-style-language/schema/raw/master/csl-citation.json"}</w:instrText>
      </w:r>
      <w:r w:rsidRPr="008416A0">
        <w:fldChar w:fldCharType="separate"/>
      </w:r>
      <w:r w:rsidRPr="008416A0">
        <w:rPr>
          <w:noProof/>
          <w:vertAlign w:val="superscript"/>
        </w:rPr>
        <w:t>42–44</w:t>
      </w:r>
      <w:r w:rsidRPr="008416A0">
        <w:fldChar w:fldCharType="end"/>
      </w:r>
      <w:r w:rsidRPr="008416A0">
        <w:t xml:space="preserve"> The barrier height of a metal-semiconductor (n-type) is smaller in a reducing gas than in air. </w:t>
      </w:r>
      <w:proofErr w:type="spellStart"/>
      <w:r w:rsidRPr="008416A0">
        <w:t>Kalantar</w:t>
      </w:r>
      <w:proofErr w:type="spellEnd"/>
      <w:r w:rsidRPr="008416A0">
        <w:t>-Zadeh and co-workers reported a Pt/WO</w:t>
      </w:r>
      <w:r w:rsidRPr="008416A0">
        <w:rPr>
          <w:vertAlign w:val="subscript"/>
        </w:rPr>
        <w:t>3</w:t>
      </w:r>
      <w:r w:rsidRPr="008416A0">
        <w:t xml:space="preserve"> film Schottky-based hydrogen and ethanol sensors in 2015, and the best performance to 1% hydrogen was a voltage shift of 1.67 V at an operating temperature of 200 °C. </w:t>
      </w:r>
      <w:r w:rsidRPr="008416A0">
        <w:fldChar w:fldCharType="begin" w:fldLock="1"/>
      </w:r>
      <w:r w:rsidRPr="008416A0">
        <w:instrText>ADDIN CSL_CITATION {"citationItems":[{"id":"ITEM-1","itemData":{"DOI":"10.1039/c4ta06286h","ISBN":"2050-7488","ISSN":"20507496","abstract":"This paper reports the development of nanoporous tungsten trioxide (WO3) Schottky diode-based gas sensors. Nanoporous WO3 films were prepared by anodic oxidation of tungsten foil in ethylene glycol mixed with ammonium fluoride and a small amount of water. Anodization resulted in highly ordered WO3 films with a large surface-to-volume ratio. Utilizing these nanoporous structures, Schottky diode-based gas sensors were developed by depositing a platinum (Pt) catalytic contact and tested towards hydrogen gas and ethanol vapour. Analysis of the current-voltage characteristics and dynamic responses of the sensors indicated that these devices exhibited a larger voltage shift in the presence of hydrogen gas compared to ethanol vapour at an optimum operating temperature of 200°C. The gas sensing mechanism was discussed, associating the response to the intercalating H+ species that are generated as a result of hydrogen and ethanol molecule breakdowns onto the Pt/WO3 contact and their spill over into nanoporous WO3.","author":[{"dropping-particle":"","family":"Kadir","given":"Rosmalini Ab","non-dropping-particle":"","parse-names":false,"suffix":""},{"dropping-particle":"","family":"Zhang","given":"Wei","non-dropping-particle":"","parse-names":false,"suffix":""},{"dropping-particle":"","family":"Wang","given":"Yichao","non-dropping-particle":"","parse-names":false,"suffix":""},{"dropping-particle":"","family":"Ou","given":"Jian Zhen","non-dropping-particle":"","parse-names":false,"suffix":""},{"dropping-particle":"","family":"Wlodarski","given":"Wojtek","non-dropping-particle":"","parse-names":false,"suffix":""},{"dropping-particle":"","family":"O'Mullane","given":"Anthony P.","non-dropping-particle":"","parse-names":false,"suffix":""},{"dropping-particle":"","family":"Bryant","given":"Gary","non-dropping-particle":"","parse-names":false,"suffix":""},{"dropping-particle":"","family":"Taylor","given":"Matthew","non-dropping-particle":"","parse-names":false,"suffix":""},{"dropping-particle":"","family":"Kalantar-Zadeh","given":"Kourosh","non-dropping-particle":"","parse-names":false,"suffix":""}],"container-title":"Journal of Materials Chemistry A","id":"ITEM-1","issue":"15","issued":{"date-parts":[["2015"]]},"page":"7994-8001","title":"Anodized nanoporous WO3 Schottky contact structures for hydrogen and ethanol sensing","type":"article-journal","volume":"3"},"uris":["http://www.mendeley.com/documents/?uuid=307848aa-d4a7-45a6-90a2-a26a0e53d69d"]}],"mendeley":{"formattedCitation":"&lt;sup&gt;43&lt;/sup&gt;","plainTextFormattedCitation":"43","previouslyFormattedCitation":"&lt;sup&gt;43&lt;/sup&gt;"},"properties":{"noteIndex":0},"schema":"https://github.com/citation-style-language/schema/raw/master/csl-citation.json"}</w:instrText>
      </w:r>
      <w:r w:rsidRPr="008416A0">
        <w:fldChar w:fldCharType="separate"/>
      </w:r>
      <w:r w:rsidRPr="008416A0">
        <w:rPr>
          <w:noProof/>
          <w:vertAlign w:val="superscript"/>
        </w:rPr>
        <w:t>43</w:t>
      </w:r>
      <w:r w:rsidRPr="008416A0">
        <w:fldChar w:fldCharType="end"/>
      </w:r>
      <w:r w:rsidRPr="008416A0">
        <w:t xml:space="preserve"> Although the Schottky diode showed good gas sensing properties, the working temperature was still high because the film morphology of WO</w:t>
      </w:r>
      <w:r w:rsidRPr="008416A0">
        <w:rPr>
          <w:vertAlign w:val="subscript"/>
        </w:rPr>
        <w:t>3</w:t>
      </w:r>
      <w:r w:rsidRPr="008416A0">
        <w:t xml:space="preserve"> provided limited surface area and insufficient active sites. Overall, Schottky diode-based gas sensors have received rather limited attention.</w:t>
      </w:r>
    </w:p>
    <w:p w14:paraId="02CAC569" w14:textId="77777777" w:rsidR="00D643EC" w:rsidRDefault="00D643EC" w:rsidP="00C24BC1">
      <w:pPr>
        <w:spacing w:before="120"/>
        <w:rPr>
          <w:sz w:val="20"/>
        </w:rPr>
      </w:pPr>
      <w:proofErr w:type="spellStart"/>
      <w:r w:rsidRPr="008416A0">
        <w:t>ZnO</w:t>
      </w:r>
      <w:proofErr w:type="spellEnd"/>
      <w:r w:rsidRPr="008416A0">
        <w:t xml:space="preserve"> is one of the most common n-type semiconductors used in Schottky junction devices </w:t>
      </w:r>
      <w:r w:rsidRPr="008416A0">
        <w:fldChar w:fldCharType="begin" w:fldLock="1"/>
      </w:r>
      <w:r w:rsidRPr="008416A0">
        <w:instrText xml:space="preserve">ADDIN CSL_CITATION {"citationItems":[{"id":"ITEM-1","itemData":{"DOI":"10.1063/1.1802372","ISBN":"0003-6951","ISSN":"00036951","abstract":"Pt Schottky diodes were formed on single ZnO nanowires grown by site-selective molecular-beam epitaxy and then transferred to SiO 2-coated Si substrates. The diodes exhibit excellent ideality factors of 1.1 at 25°C and very low (1.5 × 10 -10 A, equivalent to 2.35 A cm -2, at -10 V) reverse currents. The nanowire diodes show a strong photoresponse, with the current-voltage characteristics becoming ohmic under ultraviolet illumination (366 nm light). The on-off current ratio of the diodes at 0.15/-5 V was </w:instrText>
      </w:r>
      <w:r w:rsidRPr="008416A0">
        <w:rPr>
          <w:rFonts w:ascii="Cambria Math" w:hAnsi="Cambria Math" w:cs="Cambria Math"/>
        </w:rPr>
        <w:instrText>∼</w:instrText>
      </w:r>
      <w:r w:rsidRPr="008416A0">
        <w:instrText>6. These results show the ability to manipulate the electron transport in nanoscale ZnO devices. © 2004 American Institute of Physics.","author":[{"dropping-particle":"","family":"Heo","given":"Y. W.","non-dropping-particle":"","parse-names":false,"suffix":""},{"dropping-particle":"","family":"Tien","given":"L. C.","non-dropping-particle":"","parse-names":false,"suffix":""},{"dropping-particle":"","family":"Norton","given":"D. P.","non-dropping-particle":"","parse-names":false,"suffix":""},{"dropping-particle":"","family":"Pearton","given":"S. J.","non-dropping-particle":"","parse-names":false,"suffix":""},{"dropping-particle":"","family":"Kang","given":"B. S.","non-dropping-particle":"","parse-names":false,"suffix":""},{"dropping-particle":"","family":"Ren","given":"F.","non-dropping-particle":"","parse-names":false,"suffix":""},{"dropping-particle":"","family":"LaRoche","given":"J. R.","non-dropping-particle":"","parse-names":false,"suffix":""}],"container-title":"Applied Physics Letters","id":"ITEM-1","issue":"15","issued":{"date-parts":[["2004"]]},"page":"3107-3109","title":"Pt/ZnO nanowire Schottky diodes","type":"article-journal","volume":"85"},"uris":["http://www.mendeley.com/documents/?uuid=1ca7e096-09d6-49e7-9a82-5204aa8ace16"]},{"id":"ITEM-2","itemData":{"DOI":"10.1063/1.3339883","ISBN":"978-953-307-327-9","ISSN":"00036951","abstract":"In this study, we have analyzed the Au/ZnO single nanowire based Schottky diode by investigating temperature dependent current voltage and x-ray photoelectron spectroscopy (XPS) measurements. The calculated barrier height of the Schottky diodes by using the thermionic emission model is in good agreement with the value obtained from the XPS measurements but lower than the theoretically predicted value. The ionization of interface states has been considered for explaining this discrepancy. © 2010 American Institute of Physics.","author":[{"dropping-particle":"","family":"Das","given":"Sachindra Nath","non-dropping-particle":"","parse-names":false,"suffix":""},{"dropping-particle":"","family":"Choi","given":"Ji Huck","non-dropping-particle":"","parse-names":false,"suffix":""},{"dropping-particle":"","family":"Kar","given":"Jyoti Prakash","non-dropping-particle":"","parse-names":false,"suffix":""},{"dropping-particle":"","family":"Moon","given":"Kyeong Ju","non-dropping-particle":"","parse-names":false,"suffix":""},{"dropping-particle":"Il","family":"Lee","given":"Tae","non-dropping-particle":"","parse-names":false,"suffix":""},{"dropping-particle":"","family":"Myoung","given":"Jae Min","non-dropping-particle":"","parse-names":false,"suffix":""}],"container-title":"Applied Physics Letters","id":"ITEM-2","issue":"9","issued":{"date-parts":[["2010","3"]]},"page":"092111","title":"Junction properties of Au/ZnO single nanowire Schottky diode","type":"article-journal","volume":"96"},"uris":["http://www.mendeley.com/documents/?uuid=51e245f0-4f89-4fd4-bd59-c1d4b9b0da4c"]}],"mendeley":{"formattedCitation":"&lt;sup&gt;45,46&lt;/sup&gt;","plainTextFormattedCitation":"45,46","previouslyFormattedCitation":"&lt;sup&gt;45,46&lt;/sup&gt;"},"properties":{"noteIndex":0},"schema":"https://github.com/citation-style-language/schema/raw/master/csl-citation.json"}</w:instrText>
      </w:r>
      <w:r w:rsidRPr="008416A0">
        <w:fldChar w:fldCharType="separate"/>
      </w:r>
      <w:r w:rsidRPr="008416A0">
        <w:rPr>
          <w:noProof/>
          <w:vertAlign w:val="superscript"/>
        </w:rPr>
        <w:t>45,46</w:t>
      </w:r>
      <w:r w:rsidRPr="008416A0">
        <w:fldChar w:fldCharType="end"/>
      </w:r>
      <w:r w:rsidRPr="008416A0">
        <w:t xml:space="preserve"> when in contact with a large work function noble metal such as gold (Au). The versatile </w:t>
      </w:r>
      <w:proofErr w:type="spellStart"/>
      <w:r w:rsidRPr="008416A0">
        <w:t>ZnO</w:t>
      </w:r>
      <w:proofErr w:type="spellEnd"/>
      <w:r w:rsidRPr="008416A0">
        <w:t xml:space="preserve"> morphologies provide multiple choices for high-surface-area devices. In this work, inspired by the barrier height change mechanism in Schottky diodes, a room temperature gas sensor made of a junction of </w:t>
      </w:r>
      <w:proofErr w:type="spellStart"/>
      <w:r w:rsidRPr="008416A0">
        <w:t>ZnO</w:t>
      </w:r>
      <w:proofErr w:type="spellEnd"/>
      <w:r w:rsidRPr="008416A0">
        <w:t xml:space="preserve"> nanorods and a gold contact has been developed for low temperature NH</w:t>
      </w:r>
      <w:r w:rsidRPr="008416A0">
        <w:rPr>
          <w:vertAlign w:val="subscript"/>
        </w:rPr>
        <w:t>3</w:t>
      </w:r>
      <w:r w:rsidRPr="008416A0">
        <w:t xml:space="preserve"> </w:t>
      </w:r>
      <w:r w:rsidRPr="008416A0">
        <w:lastRenderedPageBreak/>
        <w:t xml:space="preserve">detection. The high surface area of the nanorods and the vertical structure of the Schottky diode reported here for the first time facilitate a shift of the barrier height at room temperature and, thereby, offer a solution for the high working temperature issue in MOS gas sensors. </w:t>
      </w:r>
      <w:proofErr w:type="spellStart"/>
      <w:r w:rsidRPr="008416A0">
        <w:t>ZnO</w:t>
      </w:r>
      <w:proofErr w:type="spellEnd"/>
      <w:r w:rsidRPr="008416A0">
        <w:t xml:space="preserve"> nanorods were grown using a simple solution-based method. Schottky diodes were obtained by thermally evaporating gold on top of the nanorods. The evaporation process did not only produce a contact on the </w:t>
      </w:r>
      <w:proofErr w:type="spellStart"/>
      <w:r w:rsidRPr="008416A0">
        <w:t>ZnO</w:t>
      </w:r>
      <w:proofErr w:type="spellEnd"/>
      <w:r w:rsidRPr="008416A0">
        <w:t xml:space="preserve">, but also resulted in the decoration of the </w:t>
      </w:r>
      <w:proofErr w:type="spellStart"/>
      <w:r w:rsidRPr="008416A0">
        <w:t>ZnO</w:t>
      </w:r>
      <w:proofErr w:type="spellEnd"/>
      <w:r w:rsidRPr="008416A0">
        <w:t xml:space="preserve"> nanorod with catalytic gold nanoparticles. Moreover, the newly developed device does not need the high-cost interdigitated</w:t>
      </w:r>
      <w:r w:rsidR="009A43EF">
        <w:t xml:space="preserve"> </w:t>
      </w:r>
      <w:r w:rsidR="009A43EF" w:rsidRPr="008416A0">
        <w:t xml:space="preserve">electrodes that conventional gas sensors have to use.  </w:t>
      </w:r>
      <w:r w:rsidR="009A43EF">
        <w:t xml:space="preserve"> </w:t>
      </w:r>
    </w:p>
    <w:p w14:paraId="3803F8E7" w14:textId="77777777" w:rsidR="009A43EF" w:rsidRPr="00500EF8" w:rsidRDefault="009A43EF" w:rsidP="00C24BC1">
      <w:pPr>
        <w:spacing w:before="120"/>
      </w:pPr>
      <w:r w:rsidRPr="008416A0">
        <w:rPr>
          <w:noProof/>
          <w:lang w:val="en-GB" w:eastAsia="en-GB"/>
        </w:rPr>
        <mc:AlternateContent>
          <mc:Choice Requires="wpg">
            <w:drawing>
              <wp:inline distT="0" distB="0" distL="0" distR="0" wp14:anchorId="5887003D" wp14:editId="4E210A83">
                <wp:extent cx="5895975" cy="3001645"/>
                <wp:effectExtent l="0" t="0" r="9525" b="8255"/>
                <wp:docPr id="9" name="Group 9"/>
                <wp:cNvGraphicFramePr/>
                <a:graphic xmlns:a="http://schemas.openxmlformats.org/drawingml/2006/main">
                  <a:graphicData uri="http://schemas.microsoft.com/office/word/2010/wordprocessingGroup">
                    <wpg:wgp>
                      <wpg:cNvGrpSpPr/>
                      <wpg:grpSpPr>
                        <a:xfrm>
                          <a:off x="0" y="0"/>
                          <a:ext cx="5895975" cy="3001645"/>
                          <a:chOff x="-1331093" y="95252"/>
                          <a:chExt cx="5897142" cy="3001791"/>
                        </a:xfrm>
                      </wpg:grpSpPr>
                      <wps:wsp>
                        <wps:cNvPr id="31" name="Text Box 31"/>
                        <wps:cNvSpPr txBox="1"/>
                        <wps:spPr>
                          <a:xfrm>
                            <a:off x="-1331093" y="2557267"/>
                            <a:ext cx="5897142" cy="539776"/>
                          </a:xfrm>
                          <a:prstGeom prst="rect">
                            <a:avLst/>
                          </a:prstGeom>
                          <a:solidFill>
                            <a:prstClr val="white"/>
                          </a:solidFill>
                          <a:ln>
                            <a:noFill/>
                          </a:ln>
                        </wps:spPr>
                        <wps:txbx>
                          <w:txbxContent>
                            <w:p w14:paraId="15DFF8A7" w14:textId="77777777" w:rsidR="009A43EF" w:rsidRPr="00500EF8" w:rsidRDefault="009A43EF" w:rsidP="009A43EF">
                              <w:pPr>
                                <w:rPr>
                                  <w:b/>
                                  <w:noProof/>
                                  <w:sz w:val="20"/>
                                </w:rPr>
                              </w:pPr>
                              <w:r w:rsidRPr="00500EF8">
                                <w:rPr>
                                  <w:sz w:val="20"/>
                                </w:rPr>
                                <w:t xml:space="preserve">Figure </w:t>
                              </w:r>
                              <w:r w:rsidRPr="00500EF8">
                                <w:rPr>
                                  <w:sz w:val="20"/>
                                </w:rPr>
                                <w:fldChar w:fldCharType="begin"/>
                              </w:r>
                              <w:r w:rsidRPr="00500EF8">
                                <w:rPr>
                                  <w:sz w:val="20"/>
                                </w:rPr>
                                <w:instrText xml:space="preserve"> SEQ Figure \* ARABIC </w:instrText>
                              </w:r>
                              <w:r w:rsidRPr="00500EF8">
                                <w:rPr>
                                  <w:sz w:val="20"/>
                                </w:rPr>
                                <w:fldChar w:fldCharType="separate"/>
                              </w:r>
                              <w:r w:rsidRPr="00500EF8">
                                <w:rPr>
                                  <w:noProof/>
                                  <w:sz w:val="20"/>
                                </w:rPr>
                                <w:t>1</w:t>
                              </w:r>
                              <w:r w:rsidRPr="00500EF8">
                                <w:rPr>
                                  <w:noProof/>
                                  <w:sz w:val="20"/>
                                </w:rPr>
                                <w:fldChar w:fldCharType="end"/>
                              </w:r>
                              <w:r w:rsidRPr="00500EF8">
                                <w:rPr>
                                  <w:sz w:val="20"/>
                                </w:rPr>
                                <w:t xml:space="preserve"> (a) Schematic of custom-designed gas sensor test rig. (b) The testing chamber was custom designed with a volume of 4 </w:t>
                              </w:r>
                              <w:proofErr w:type="spellStart"/>
                              <w:r w:rsidRPr="00500EF8">
                                <w:rPr>
                                  <w:sz w:val="20"/>
                                </w:rPr>
                                <w:t>m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63" name="Picture 63"/>
                          <pic:cNvPicPr>
                            <a:picLocks noChangeAspect="1"/>
                          </pic:cNvPicPr>
                        </pic:nvPicPr>
                        <pic:blipFill rotWithShape="1">
                          <a:blip r:embed="rId9" cstate="print">
                            <a:extLst>
                              <a:ext uri="{28A0092B-C50C-407E-A947-70E740481C1C}">
                                <a14:useLocalDpi xmlns:a14="http://schemas.microsoft.com/office/drawing/2010/main" val="0"/>
                              </a:ext>
                            </a:extLst>
                          </a:blip>
                          <a:srcRect t="189"/>
                          <a:stretch/>
                        </pic:blipFill>
                        <pic:spPr bwMode="auto">
                          <a:xfrm>
                            <a:off x="-14288" y="95252"/>
                            <a:ext cx="2640330" cy="2515550"/>
                          </a:xfrm>
                          <a:prstGeom prst="rect">
                            <a:avLst/>
                          </a:prstGeom>
                          <a:noFill/>
                        </pic:spPr>
                      </pic:pic>
                    </wpg:wgp>
                  </a:graphicData>
                </a:graphic>
              </wp:inline>
            </w:drawing>
          </mc:Choice>
          <mc:Fallback>
            <w:pict>
              <v:group w14:anchorId="5887003D" id="Group 9" o:spid="_x0000_s1026" style="width:464.25pt;height:236.35pt;mso-position-horizontal-relative:char;mso-position-vertical-relative:line" coordorigin="-13310,952" coordsize="58971,300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">
                <v:shapetype id="_x0000_t202" coordsize="21600,21600" o:spt="202" path="m,l,21600r21600,l21600,xe">
                  <v:stroke joinstyle="miter"/>
                  <v:path gradientshapeok="t" o:connecttype="rect"/>
                </v:shapetype>
                <v:shape id="Text Box 31" o:spid="_x0000_s1027" type="#_x0000_t202" style="position:absolute;left:-13310;top:25572;width:58970;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15DFF8A7" w14:textId="77777777" w:rsidR="009A43EF" w:rsidRPr="00500EF8" w:rsidRDefault="009A43EF" w:rsidP="009A43EF">
                        <w:pPr>
                          <w:rPr>
                            <w:b/>
                            <w:noProof/>
                            <w:sz w:val="20"/>
                          </w:rPr>
                        </w:pPr>
                        <w:r w:rsidRPr="00500EF8">
                          <w:rPr>
                            <w:sz w:val="20"/>
                          </w:rPr>
                          <w:t xml:space="preserve">Figure </w:t>
                        </w:r>
                        <w:r w:rsidRPr="00500EF8">
                          <w:rPr>
                            <w:sz w:val="20"/>
                          </w:rPr>
                          <w:fldChar w:fldCharType="begin"/>
                        </w:r>
                        <w:r w:rsidRPr="00500EF8">
                          <w:rPr>
                            <w:sz w:val="20"/>
                          </w:rPr>
                          <w:instrText xml:space="preserve"> SEQ Figure \* ARABIC </w:instrText>
                        </w:r>
                        <w:r w:rsidRPr="00500EF8">
                          <w:rPr>
                            <w:sz w:val="20"/>
                          </w:rPr>
                          <w:fldChar w:fldCharType="separate"/>
                        </w:r>
                        <w:r w:rsidRPr="00500EF8">
                          <w:rPr>
                            <w:noProof/>
                            <w:sz w:val="20"/>
                          </w:rPr>
                          <w:t>1</w:t>
                        </w:r>
                        <w:r w:rsidRPr="00500EF8">
                          <w:rPr>
                            <w:noProof/>
                            <w:sz w:val="20"/>
                          </w:rPr>
                          <w:fldChar w:fldCharType="end"/>
                        </w:r>
                        <w:r w:rsidRPr="00500EF8">
                          <w:rPr>
                            <w:sz w:val="20"/>
                          </w:rPr>
                          <w:t xml:space="preserve"> (a) Schematic of custom-designed gas sensor test rig. (b) The testing chamber was custom designed with a volume of 4 </w:t>
                        </w:r>
                        <w:proofErr w:type="spellStart"/>
                        <w:r w:rsidRPr="00500EF8">
                          <w:rPr>
                            <w:sz w:val="20"/>
                          </w:rPr>
                          <w:t>mL.</w:t>
                        </w:r>
                        <w:proofErr w:type="spellEnd"/>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3" o:spid="_x0000_s1028" type="#_x0000_t75" style="position:absolute;left:-142;top:952;width:26402;height:25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">
                  <v:imagedata r:id="rId10" o:title="" croptop="124f"/>
                </v:shape>
                <w10:anchorlock/>
              </v:group>
            </w:pict>
          </mc:Fallback>
        </mc:AlternateContent>
      </w:r>
    </w:p>
    <w:p w14:paraId="0B7092C3" w14:textId="77777777" w:rsidR="00D643EC" w:rsidRPr="008416A0" w:rsidRDefault="00DF118E" w:rsidP="00C24BC1">
      <w:pPr>
        <w:pStyle w:val="head1"/>
        <w:spacing w:before="120"/>
        <w:rPr>
          <w:rFonts w:cs="Times New Roman"/>
          <w:szCs w:val="24"/>
        </w:rPr>
      </w:pPr>
      <w:r>
        <w:rPr>
          <w:rFonts w:cs="Times New Roman"/>
          <w:szCs w:val="24"/>
        </w:rPr>
        <w:t xml:space="preserve">2. </w:t>
      </w:r>
      <w:r w:rsidR="00D643EC" w:rsidRPr="008416A0">
        <w:rPr>
          <w:rFonts w:cs="Times New Roman"/>
          <w:szCs w:val="24"/>
        </w:rPr>
        <w:t>Experimental</w:t>
      </w:r>
    </w:p>
    <w:p w14:paraId="78BAE8FA" w14:textId="77777777" w:rsidR="00D643EC" w:rsidRPr="008416A0" w:rsidRDefault="00DF118E" w:rsidP="00C24BC1">
      <w:pPr>
        <w:pStyle w:val="RSCB06BHeadingSub-Section"/>
        <w:rPr>
          <w:rStyle w:val="RSCB06BHeadingSub-SectionChar"/>
          <w:rFonts w:ascii="Times New Roman" w:hAnsi="Times New Roman" w:cs="Times New Roman"/>
          <w:b/>
          <w:sz w:val="24"/>
          <w:szCs w:val="24"/>
        </w:rPr>
      </w:pPr>
      <w:r>
        <w:rPr>
          <w:rStyle w:val="RSCB06BHeadingSub-SectionChar"/>
          <w:rFonts w:ascii="Times New Roman" w:hAnsi="Times New Roman" w:cs="Times New Roman"/>
          <w:b/>
          <w:sz w:val="24"/>
          <w:szCs w:val="24"/>
        </w:rPr>
        <w:t xml:space="preserve">2.1 </w:t>
      </w:r>
      <w:r w:rsidR="00D643EC" w:rsidRPr="008416A0">
        <w:rPr>
          <w:rStyle w:val="RSCB06BHeadingSub-SectionChar"/>
          <w:rFonts w:ascii="Times New Roman" w:hAnsi="Times New Roman" w:cs="Times New Roman"/>
          <w:b/>
          <w:sz w:val="24"/>
          <w:szCs w:val="24"/>
        </w:rPr>
        <w:t xml:space="preserve">Synthesis of </w:t>
      </w:r>
      <w:proofErr w:type="spellStart"/>
      <w:r w:rsidR="00D643EC" w:rsidRPr="008416A0">
        <w:rPr>
          <w:rStyle w:val="RSCB06BHeadingSub-SectionChar"/>
          <w:rFonts w:ascii="Times New Roman" w:hAnsi="Times New Roman" w:cs="Times New Roman"/>
          <w:b/>
          <w:sz w:val="24"/>
          <w:szCs w:val="24"/>
        </w:rPr>
        <w:t>ZnO</w:t>
      </w:r>
      <w:proofErr w:type="spellEnd"/>
      <w:r w:rsidR="00D643EC" w:rsidRPr="008416A0">
        <w:rPr>
          <w:rStyle w:val="RSCB06BHeadingSub-SectionChar"/>
          <w:rFonts w:ascii="Times New Roman" w:hAnsi="Times New Roman" w:cs="Times New Roman"/>
          <w:b/>
          <w:sz w:val="24"/>
          <w:szCs w:val="24"/>
        </w:rPr>
        <w:t xml:space="preserve"> nanorods and device fabrication</w:t>
      </w:r>
    </w:p>
    <w:p w14:paraId="3588AA1E" w14:textId="77777777" w:rsidR="00D643EC" w:rsidRPr="008416A0" w:rsidRDefault="00D643EC" w:rsidP="00C24BC1">
      <w:pPr>
        <w:spacing w:before="120"/>
        <w:rPr>
          <w:rStyle w:val="06CHeading"/>
          <w:b w:val="0"/>
          <w:smallCaps w:val="0"/>
          <w:sz w:val="24"/>
          <w:szCs w:val="24"/>
        </w:rPr>
      </w:pPr>
      <w:r w:rsidRPr="008416A0">
        <w:rPr>
          <w:rStyle w:val="06CHeading"/>
          <w:b w:val="0"/>
          <w:smallCaps w:val="0"/>
          <w:sz w:val="24"/>
          <w:szCs w:val="24"/>
        </w:rPr>
        <w:t xml:space="preserve">All the chemicals were purchased from Sigma-Aldrich Co., Ltd U.K. unless stated otherwise and used without any further purification.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were produced on fluorine doped tin oxide (FTO)-coated glass (2 cm × 2 cm, 15 Ω/</w:t>
      </w:r>
      <w:proofErr w:type="spellStart"/>
      <w:r w:rsidRPr="008416A0">
        <w:rPr>
          <w:rStyle w:val="06CHeading"/>
          <w:b w:val="0"/>
          <w:smallCaps w:val="0"/>
          <w:sz w:val="24"/>
          <w:szCs w:val="24"/>
        </w:rPr>
        <w:t>sq</w:t>
      </w:r>
      <w:proofErr w:type="spellEnd"/>
      <w:r w:rsidRPr="008416A0">
        <w:rPr>
          <w:rStyle w:val="06CHeading"/>
          <w:b w:val="0"/>
          <w:smallCaps w:val="0"/>
          <w:sz w:val="24"/>
          <w:szCs w:val="24"/>
        </w:rPr>
        <w:t xml:space="preserve">, </w:t>
      </w:r>
      <w:proofErr w:type="spellStart"/>
      <w:r w:rsidRPr="008416A0">
        <w:rPr>
          <w:rStyle w:val="06CHeading"/>
          <w:b w:val="0"/>
          <w:smallCaps w:val="0"/>
          <w:sz w:val="24"/>
          <w:szCs w:val="24"/>
        </w:rPr>
        <w:t>Solaronix</w:t>
      </w:r>
      <w:proofErr w:type="spellEnd"/>
      <w:r w:rsidRPr="008416A0">
        <w:rPr>
          <w:rStyle w:val="06CHeading"/>
          <w:b w:val="0"/>
          <w:smallCaps w:val="0"/>
          <w:sz w:val="24"/>
          <w:szCs w:val="24"/>
        </w:rPr>
        <w:t xml:space="preserve"> SA, Switzerland) </w:t>
      </w:r>
      <w:r w:rsidRPr="008416A0">
        <w:t>using a solution method as described previously. </w:t>
      </w:r>
      <w:r w:rsidRPr="008416A0">
        <w:fldChar w:fldCharType="begin" w:fldLock="1"/>
      </w:r>
      <w:r w:rsidRPr="008416A0">
        <w:instrText>ADDIN CSL_CITATION {"citationItems":[{"id":"ITEM-1","itemData":{"DOI":"10.1039/c7tc04284a","ISSN":"20507526","abstract":"ZnO is one of the most widely studied semiconductors due to its direct wide band gap and high exciton binding energy. Due to its ease of synthesis, robustness and low cost, ZnO has been applied in a wide range of devices, including nanogenerators, solar cells, and photodetectors. In this work, ZnO nanorods were synthesized in a single step using an aqueous method at temperatures below 100 °C. The nanorods were annealed in oxygen and nitrogen and a p-type polymer poly(3,4-ethylenedioxythiophene)polystyrene sulfonate (PEDOT:PSS) was spray coated onto the top of ZnO nanorods to form a p-n junction. The I-V characteristics of the device showed that the annealing atmosphere had a significant effect on the rectification ratio of the device. Further analysis using Mott-Schottky, photoluminescence, and X-ray photoelectron spectroscopy (XPS) indicated that oxygen vacancy concentration correlated well with the free electron density in ZnO as well as the rectification ratio of the p-n junction devices. Devices made with ZnO nanorods annealed in nitrogen had a better rectification ratio than oxygen, representing a simple method to improve p-n junction diode behaviour through tuning the defect properties of the nanorods via controlled annealing.","author":[{"dropping-particle":"","family":"Tu","given":"Ying","non-dropping-particle":"","parse-names":false,"suffix":""},{"dropping-particle":"","family":"Chen","given":"Shuqun","non-dropping-particle":"","parse-names":false,"suffix":""},{"dropping-particle":"","family":"Li","given":"Xuan","non-dropping-particle":"","parse-names":false,"suffix":""},{"dropping-particle":"","family":"Gorbaciova","given":"Jelena","non-dropping-particle":"","parse-names":false,"suffix":""},{"dropping-particle":"","family":"Gillin","given":"William P.","non-dropping-particle":"","parse-names":false,"suffix":""},{"dropping-particle":"","family":"Krause","given":"Steffi","non-dropping-particle":"","parse-names":false,"suffix":""},{"dropping-particle":"","family":"Briscoe","given":"Joe","non-dropping-particle":"","parse-names":false,"suffix":""}],"container-title":"Journal of Materials Chemistry C","id":"ITEM-1","issue":"7","issued":{"date-parts":[["2018","2","15"]]},"page":"1815-1821","publisher":"The Royal Society of Chemistry","title":"Control of oxygen vacancies in ZnO nanorods by annealing and their influence on ZnO/PEDOT:PSS diode behaviour","type":"article-journal","volume":"6"},"uris":["http://www.mendeley.com/documents/?uuid=44ed6d4c-b250-3d52-b497-821940a2f402"]}],"mendeley":{"formattedCitation":"&lt;sup&gt;47&lt;/sup&gt;","plainTextFormattedCitation":"47","previouslyFormattedCitation":"&lt;sup&gt;47&lt;/sup&gt;"},"properties":{"noteIndex":0},"schema":"https://github.com/citation-style-language/schema/raw/master/csl-citation.json"}</w:instrText>
      </w:r>
      <w:r w:rsidRPr="008416A0">
        <w:fldChar w:fldCharType="separate"/>
      </w:r>
      <w:r w:rsidRPr="008416A0">
        <w:rPr>
          <w:noProof/>
          <w:vertAlign w:val="superscript"/>
        </w:rPr>
        <w:t>47</w:t>
      </w:r>
      <w:r w:rsidRPr="008416A0">
        <w:fldChar w:fldCharType="end"/>
      </w:r>
      <w:r w:rsidRPr="008416A0">
        <w:rPr>
          <w:rStyle w:val="06CHeading"/>
          <w:b w:val="0"/>
          <w:smallCaps w:val="0"/>
          <w:sz w:val="24"/>
          <w:szCs w:val="24"/>
        </w:rPr>
        <w:t xml:space="preserve"> After the synthesis,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were annealed in a box furnace (</w:t>
      </w:r>
      <w:proofErr w:type="spellStart"/>
      <w:r w:rsidRPr="008416A0">
        <w:rPr>
          <w:rStyle w:val="06CHeading"/>
          <w:b w:val="0"/>
          <w:smallCaps w:val="0"/>
          <w:sz w:val="24"/>
          <w:szCs w:val="24"/>
        </w:rPr>
        <w:t>Lenton</w:t>
      </w:r>
      <w:proofErr w:type="spellEnd"/>
      <w:r w:rsidRPr="008416A0">
        <w:rPr>
          <w:rStyle w:val="06CHeading"/>
          <w:b w:val="0"/>
          <w:smallCaps w:val="0"/>
          <w:sz w:val="24"/>
          <w:szCs w:val="24"/>
        </w:rPr>
        <w:t xml:space="preserve">, U.K.) at 350 °C in air for 1 h. The </w:t>
      </w:r>
      <w:proofErr w:type="spellStart"/>
      <w:r w:rsidRPr="008416A0">
        <w:rPr>
          <w:rStyle w:val="06CHeading"/>
          <w:b w:val="0"/>
          <w:smallCaps w:val="0"/>
          <w:sz w:val="24"/>
          <w:szCs w:val="24"/>
        </w:rPr>
        <w:t>ZnO</w:t>
      </w:r>
      <w:proofErr w:type="spellEnd"/>
      <w:r w:rsidRPr="008416A0">
        <w:rPr>
          <w:rStyle w:val="06CHeading"/>
          <w:b w:val="0"/>
          <w:smallCaps w:val="0"/>
          <w:sz w:val="24"/>
          <w:szCs w:val="24"/>
        </w:rPr>
        <w:t>/Au (Au purity &gt; 99.99 %) Schottky diode devices were completed by evaporating a gold contact (area = 0.5 cm</w:t>
      </w:r>
      <w:r w:rsidRPr="008416A0">
        <w:rPr>
          <w:rStyle w:val="06CHeading"/>
          <w:b w:val="0"/>
          <w:smallCaps w:val="0"/>
          <w:sz w:val="24"/>
          <w:szCs w:val="24"/>
          <w:vertAlign w:val="superscript"/>
        </w:rPr>
        <w:t>2</w:t>
      </w:r>
      <w:r w:rsidRPr="008416A0">
        <w:rPr>
          <w:rStyle w:val="06CHeading"/>
          <w:b w:val="0"/>
          <w:smallCaps w:val="0"/>
          <w:sz w:val="24"/>
          <w:szCs w:val="24"/>
        </w:rPr>
        <w:t xml:space="preserve">) through a custom-designed stripe patterned mask of approximately 150 nm equivalent thickness (on a planar surface) onto the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w:t>
      </w:r>
      <w:r w:rsidRPr="008416A0">
        <w:rPr>
          <w:rStyle w:val="06CHeading"/>
          <w:b w:val="0"/>
          <w:smallCaps w:val="0"/>
          <w:sz w:val="24"/>
          <w:szCs w:val="24"/>
        </w:rPr>
        <w:lastRenderedPageBreak/>
        <w:t>using a vacuum thermal evaporator (E306A, Edwards)</w:t>
      </w:r>
      <w:r w:rsidR="00E076BF">
        <w:rPr>
          <w:rStyle w:val="06CHeading"/>
          <w:b w:val="0"/>
          <w:smallCaps w:val="0"/>
          <w:sz w:val="24"/>
          <w:szCs w:val="24"/>
        </w:rPr>
        <w:t xml:space="preserve"> </w:t>
      </w:r>
      <w:bookmarkStart w:id="0" w:name="_Hlk51177034"/>
      <w:r w:rsidR="00E076BF">
        <w:rPr>
          <w:rStyle w:val="06CHeading"/>
          <w:b w:val="0"/>
          <w:smallCaps w:val="0"/>
          <w:sz w:val="24"/>
          <w:szCs w:val="24"/>
        </w:rPr>
        <w:t>at a pressure &lt; 10</w:t>
      </w:r>
      <w:r w:rsidR="00E076BF" w:rsidRPr="006D670E">
        <w:rPr>
          <w:rStyle w:val="06CHeading"/>
          <w:b w:val="0"/>
          <w:smallCaps w:val="0"/>
          <w:sz w:val="24"/>
          <w:szCs w:val="24"/>
          <w:vertAlign w:val="superscript"/>
        </w:rPr>
        <w:t>-5</w:t>
      </w:r>
      <w:r w:rsidR="00E076BF">
        <w:rPr>
          <w:rStyle w:val="06CHeading"/>
          <w:b w:val="0"/>
          <w:smallCaps w:val="0"/>
          <w:sz w:val="24"/>
          <w:szCs w:val="24"/>
        </w:rPr>
        <w:t xml:space="preserve"> Bar and with an average rate of 1.5 nm/s</w:t>
      </w:r>
      <w:bookmarkEnd w:id="0"/>
      <w:r w:rsidRPr="008416A0">
        <w:rPr>
          <w:rStyle w:val="06CHeading"/>
          <w:b w:val="0"/>
          <w:smallCaps w:val="0"/>
          <w:sz w:val="24"/>
          <w:szCs w:val="24"/>
        </w:rPr>
        <w:t xml:space="preserve">. To prevent short circuits, regions around the active area were blocked by drop coating </w:t>
      </w:r>
      <w:proofErr w:type="gramStart"/>
      <w:r w:rsidRPr="008416A0">
        <w:rPr>
          <w:rStyle w:val="06CHeading"/>
          <w:b w:val="0"/>
          <w:smallCaps w:val="0"/>
          <w:sz w:val="24"/>
          <w:szCs w:val="24"/>
        </w:rPr>
        <w:t>poly(</w:t>
      </w:r>
      <w:proofErr w:type="gramEnd"/>
      <w:r w:rsidRPr="008416A0">
        <w:rPr>
          <w:rStyle w:val="06CHeading"/>
          <w:b w:val="0"/>
          <w:smallCaps w:val="0"/>
          <w:sz w:val="24"/>
          <w:szCs w:val="24"/>
        </w:rPr>
        <w:t xml:space="preserve">methyl methacrylate) (PMMA, average MW ~ 120000 g/mol), which was dissolved to form a 9 </w:t>
      </w:r>
      <w:proofErr w:type="spellStart"/>
      <w:r w:rsidRPr="008416A0">
        <w:rPr>
          <w:rStyle w:val="06CHeading"/>
          <w:b w:val="0"/>
          <w:smallCaps w:val="0"/>
          <w:sz w:val="24"/>
          <w:szCs w:val="24"/>
        </w:rPr>
        <w:t>wt</w:t>
      </w:r>
      <w:proofErr w:type="spellEnd"/>
      <w:r w:rsidRPr="008416A0">
        <w:rPr>
          <w:rStyle w:val="06CHeading"/>
          <w:b w:val="0"/>
          <w:smallCaps w:val="0"/>
          <w:sz w:val="24"/>
          <w:szCs w:val="24"/>
        </w:rPr>
        <w:t xml:space="preserve">% solution in methoxybenzene (assay ~ 99%). For comparison,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were produced on interdigitated electrode (IDE) (DRP-IDEAU200, </w:t>
      </w:r>
      <w:proofErr w:type="spellStart"/>
      <w:r w:rsidRPr="008416A0">
        <w:rPr>
          <w:rStyle w:val="06CHeading"/>
          <w:b w:val="0"/>
          <w:smallCaps w:val="0"/>
          <w:sz w:val="24"/>
          <w:szCs w:val="24"/>
        </w:rPr>
        <w:t>DropSens</w:t>
      </w:r>
      <w:proofErr w:type="spellEnd"/>
      <w:r w:rsidRPr="008416A0">
        <w:rPr>
          <w:rStyle w:val="06CHeading"/>
          <w:b w:val="0"/>
          <w:smallCaps w:val="0"/>
          <w:sz w:val="24"/>
          <w:szCs w:val="24"/>
        </w:rPr>
        <w:t>, Spain) substrates using the same recipe as that on the FTO-coated glass.</w:t>
      </w:r>
    </w:p>
    <w:p w14:paraId="56F31EEF" w14:textId="77777777" w:rsidR="00D643EC" w:rsidRPr="008416A0" w:rsidRDefault="00DF118E" w:rsidP="00C24BC1">
      <w:pPr>
        <w:pStyle w:val="RSCB06BHeadingSub-Section"/>
        <w:rPr>
          <w:rFonts w:ascii="Times New Roman" w:hAnsi="Times New Roman" w:cs="Times New Roman"/>
          <w:sz w:val="24"/>
          <w:szCs w:val="24"/>
          <w:lang w:val="en-US"/>
        </w:rPr>
      </w:pPr>
      <w:r>
        <w:rPr>
          <w:rFonts w:ascii="Times New Roman" w:hAnsi="Times New Roman" w:cs="Times New Roman"/>
          <w:sz w:val="24"/>
          <w:szCs w:val="24"/>
        </w:rPr>
        <w:t xml:space="preserve">2.2 </w:t>
      </w:r>
      <w:r w:rsidR="00D643EC" w:rsidRPr="008416A0">
        <w:rPr>
          <w:rFonts w:ascii="Times New Roman" w:hAnsi="Times New Roman" w:cs="Times New Roman"/>
          <w:sz w:val="24"/>
          <w:szCs w:val="24"/>
        </w:rPr>
        <w:t>Characterization</w:t>
      </w:r>
      <w:r w:rsidR="00D643EC" w:rsidRPr="008416A0">
        <w:rPr>
          <w:rFonts w:ascii="Times New Roman" w:hAnsi="Times New Roman" w:cs="Times New Roman"/>
          <w:w w:val="108"/>
          <w:sz w:val="24"/>
          <w:szCs w:val="24"/>
          <w:lang w:val="en-US"/>
        </w:rPr>
        <w:t xml:space="preserve"> and gas sensor measurements</w:t>
      </w:r>
    </w:p>
    <w:p w14:paraId="47F68F17" w14:textId="77777777" w:rsidR="00D643EC" w:rsidRPr="008416A0" w:rsidRDefault="00D643EC" w:rsidP="00C24BC1">
      <w:pPr>
        <w:spacing w:before="120"/>
      </w:pPr>
      <w:r w:rsidRPr="008416A0">
        <w:t xml:space="preserve">The morphology of </w:t>
      </w:r>
      <w:proofErr w:type="spellStart"/>
      <w:r w:rsidRPr="008416A0">
        <w:t>ZnO</w:t>
      </w:r>
      <w:proofErr w:type="spellEnd"/>
      <w:r w:rsidRPr="008416A0">
        <w:t xml:space="preserve"> nanorods was examined using a scanning electron microscope (SEM, FEI, Inspect F). The gold nanoparticle distribution on the </w:t>
      </w:r>
      <w:proofErr w:type="spellStart"/>
      <w:r w:rsidRPr="008416A0">
        <w:t>ZnO</w:t>
      </w:r>
      <w:proofErr w:type="spellEnd"/>
      <w:r w:rsidRPr="008416A0">
        <w:t xml:space="preserve"> nanorods was </w:t>
      </w:r>
      <w:proofErr w:type="spellStart"/>
      <w:r w:rsidRPr="008416A0">
        <w:t>analysed</w:t>
      </w:r>
      <w:proofErr w:type="spellEnd"/>
      <w:r w:rsidRPr="008416A0">
        <w:t xml:space="preserve"> using transmission electron microscopy (TEM, JEOL JEM 2010). The average size of Au nanoparticles was obtained by measuring 50 randomly selected nanoparticles from a TEM image using ImageJ. The </w:t>
      </w:r>
      <w:r w:rsidRPr="008416A0">
        <w:rPr>
          <w:i/>
        </w:rPr>
        <w:t>I-V</w:t>
      </w:r>
      <w:r w:rsidRPr="008416A0">
        <w:t xml:space="preserve"> characteristics of the devices were measured in the range of - 1.5 V to + 1.5 V using a source meter (Keithley 2400) which is controlled by a custom-written LabVIEW program. </w:t>
      </w:r>
    </w:p>
    <w:p w14:paraId="58DC3E25" w14:textId="77777777" w:rsidR="00D643EC" w:rsidRPr="008416A0" w:rsidRDefault="00D643EC" w:rsidP="00C24BC1">
      <w:pPr>
        <w:spacing w:before="120"/>
        <w:rPr>
          <w:rFonts w:cs="Times New Roman"/>
          <w:szCs w:val="24"/>
        </w:rPr>
      </w:pPr>
      <w:r w:rsidRPr="008416A0">
        <w:rPr>
          <w:rFonts w:cs="Times New Roman"/>
          <w:szCs w:val="24"/>
        </w:rPr>
        <w:t>Figure 1a shows the schematic of the gas sensor test platform. The gas sensor devices were placed in a custom-designed chamber (volume ≈ 4 mL) with a gas inlet and outlet (Figure 1b). The chamber can be sealed with a rubber O-ring and has two brass plates with contacts that are connected to a source meter (Keithley 2400). The device electrodes were connected with copper tape, and then silver paint was used to connect these to the brass plates to create ohmic contacts. Gas was introduced into the chamber by mass flow controllers (1179A, MKS Instruments, USA); a flow rate 1 L/min was recorded by a gas flowmeter. Different gas concentrations were obtained by diluting the gases with dry synthetic air. The humidity was adjusted by mixing dry with wet air in the appropriate ratios. The current change of the sensor devices was monitored at a constant 0.5 V using the source meter that was controlled by a custom-written LabVIEW program. All the gases were diluted with synthetic air and purchased from The BOC Group, U.K. All the devices were measured at ambient temperature (about 22 °C).</w:t>
      </w:r>
    </w:p>
    <w:p w14:paraId="1448F4A6" w14:textId="77777777" w:rsidR="00D643EC" w:rsidRPr="008416A0" w:rsidRDefault="00DF118E" w:rsidP="00C24BC1">
      <w:pPr>
        <w:pStyle w:val="head1"/>
        <w:spacing w:before="120"/>
        <w:rPr>
          <w:rFonts w:cs="Times New Roman"/>
          <w:szCs w:val="24"/>
        </w:rPr>
      </w:pPr>
      <w:r>
        <w:rPr>
          <w:rFonts w:cs="Times New Roman"/>
          <w:szCs w:val="24"/>
        </w:rPr>
        <w:t xml:space="preserve">3. </w:t>
      </w:r>
      <w:r w:rsidR="00D643EC" w:rsidRPr="008416A0">
        <w:rPr>
          <w:rFonts w:cs="Times New Roman"/>
          <w:szCs w:val="24"/>
        </w:rPr>
        <w:t>Results and discussion</w:t>
      </w:r>
    </w:p>
    <w:p w14:paraId="4DDE4AA9" w14:textId="77777777" w:rsidR="00D643EC" w:rsidRPr="008416A0" w:rsidRDefault="00DF118E" w:rsidP="00C24BC1">
      <w:pPr>
        <w:pStyle w:val="RSCB06BHeadingSub-Section"/>
        <w:rPr>
          <w:rStyle w:val="06CHeading"/>
          <w:b/>
          <w:smallCaps w:val="0"/>
          <w:w w:val="100"/>
          <w:sz w:val="24"/>
          <w:szCs w:val="24"/>
        </w:rPr>
      </w:pPr>
      <w:r>
        <w:rPr>
          <w:rStyle w:val="06CHeading"/>
          <w:b/>
          <w:smallCaps w:val="0"/>
          <w:w w:val="100"/>
          <w:sz w:val="24"/>
          <w:szCs w:val="24"/>
        </w:rPr>
        <w:t xml:space="preserve">3.1. </w:t>
      </w:r>
      <w:r w:rsidR="00D643EC" w:rsidRPr="008416A0">
        <w:rPr>
          <w:rStyle w:val="06CHeading"/>
          <w:b/>
          <w:smallCaps w:val="0"/>
          <w:w w:val="100"/>
          <w:sz w:val="24"/>
          <w:szCs w:val="24"/>
        </w:rPr>
        <w:t xml:space="preserve">Characterization of </w:t>
      </w:r>
      <w:proofErr w:type="spellStart"/>
      <w:r w:rsidR="00D643EC" w:rsidRPr="008416A0">
        <w:rPr>
          <w:rStyle w:val="06CHeading"/>
          <w:b/>
          <w:smallCaps w:val="0"/>
          <w:w w:val="100"/>
          <w:sz w:val="24"/>
          <w:szCs w:val="24"/>
        </w:rPr>
        <w:t>ZnO</w:t>
      </w:r>
      <w:proofErr w:type="spellEnd"/>
      <w:r w:rsidR="00D643EC" w:rsidRPr="008416A0">
        <w:rPr>
          <w:rStyle w:val="06CHeading"/>
          <w:b/>
          <w:smallCaps w:val="0"/>
          <w:w w:val="100"/>
          <w:sz w:val="24"/>
          <w:szCs w:val="24"/>
        </w:rPr>
        <w:t>/Au Schottky diodes</w:t>
      </w:r>
    </w:p>
    <w:p w14:paraId="63E324BC" w14:textId="77777777" w:rsidR="009A43EF" w:rsidRPr="008416A0" w:rsidRDefault="00D643EC" w:rsidP="00C24BC1">
      <w:pPr>
        <w:spacing w:before="120"/>
        <w:rPr>
          <w:rStyle w:val="06CHeading"/>
          <w:b w:val="0"/>
          <w:smallCaps w:val="0"/>
          <w:sz w:val="24"/>
          <w:szCs w:val="24"/>
        </w:rPr>
      </w:pPr>
      <w:r w:rsidRPr="008416A0">
        <w:rPr>
          <w:rStyle w:val="06CHeading"/>
          <w:b w:val="0"/>
          <w:smallCaps w:val="0"/>
          <w:sz w:val="24"/>
          <w:szCs w:val="24"/>
        </w:rPr>
        <w:lastRenderedPageBreak/>
        <w:t xml:space="preserve">Figure 2a shows a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Au Schottky diode gas sensor device and Figure 2b is a schematic of its side view. The scanning electron microscope (SEM) image of the gold-coated area (indicated by the red dot in Figure 2a) in Figure 2c illustrates a rough surface with some gold particles visible on the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The corresponding cross-sectional view in Figure 2e shows a clear gold covering on the top of the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which was used as an electrode. No gold is observed on the bottom of the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which means the evaporated gold particles did not reach the FTO conductive layer. The uncoated area, which is indicated by the blue dot in Figure 2a is shown in Figure 2d and 2f, presents a smooth and clean nanorod surface in contrast to the gold coated surfaces. </w:t>
      </w:r>
    </w:p>
    <w:p w14:paraId="1C053D5B" w14:textId="77777777" w:rsidR="00D643EC" w:rsidRPr="008416A0" w:rsidRDefault="00C24BC1" w:rsidP="00C24BC1">
      <w:pPr>
        <w:spacing w:before="120"/>
        <w:rPr>
          <w:rStyle w:val="06CHeading"/>
          <w:b w:val="0"/>
          <w:smallCaps w:val="0"/>
          <w:sz w:val="24"/>
          <w:szCs w:val="24"/>
        </w:rPr>
      </w:pPr>
      <w:r>
        <w:rPr>
          <w:noProof/>
          <w:lang w:val="en-GB" w:eastAsia="en-GB"/>
        </w:rPr>
        <mc:AlternateContent>
          <mc:Choice Requires="wpg">
            <w:drawing>
              <wp:inline distT="0" distB="0" distL="0" distR="0" wp14:anchorId="649D2213" wp14:editId="7B310E9C">
                <wp:extent cx="5932017" cy="4152900"/>
                <wp:effectExtent l="0" t="0" r="0" b="0"/>
                <wp:docPr id="11" name="Group 11"/>
                <wp:cNvGraphicFramePr/>
                <a:graphic xmlns:a="http://schemas.openxmlformats.org/drawingml/2006/main">
                  <a:graphicData uri="http://schemas.microsoft.com/office/word/2010/wordprocessingGroup">
                    <wpg:wgp>
                      <wpg:cNvGrpSpPr/>
                      <wpg:grpSpPr>
                        <a:xfrm>
                          <a:off x="0" y="0"/>
                          <a:ext cx="5932017" cy="4152900"/>
                          <a:chOff x="368063" y="21945"/>
                          <a:chExt cx="5934604" cy="4153209"/>
                        </a:xfrm>
                      </wpg:grpSpPr>
                      <wps:wsp>
                        <wps:cNvPr id="15" name="Text Box 15"/>
                        <wps:cNvSpPr txBox="1"/>
                        <wps:spPr>
                          <a:xfrm>
                            <a:off x="368063" y="3416273"/>
                            <a:ext cx="5934604" cy="758881"/>
                          </a:xfrm>
                          <a:prstGeom prst="rect">
                            <a:avLst/>
                          </a:prstGeom>
                          <a:solidFill>
                            <a:prstClr val="white"/>
                          </a:solidFill>
                          <a:ln>
                            <a:noFill/>
                          </a:ln>
                        </wps:spPr>
                        <wps:txbx>
                          <w:txbxContent>
                            <w:p w14:paraId="2498F5F9" w14:textId="77777777" w:rsidR="00C24BC1" w:rsidRPr="009A43EF" w:rsidRDefault="00C24BC1" w:rsidP="00C24BC1">
                              <w:pPr>
                                <w:rPr>
                                  <w:sz w:val="20"/>
                                </w:rPr>
                              </w:pPr>
                              <w:r w:rsidRPr="009A43EF">
                                <w:rPr>
                                  <w:sz w:val="20"/>
                                </w:rPr>
                                <w:t>Figure 2 (a) Device photo, the red and blue dots indicate the gold-coated and uncoated areas. (b) A device schematic of its side view. Top-view SEM images of (c) gold-coated area, (d) uncoated area, with corresponding cross-section SEM images in (e) and (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 name="Picture 8"/>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bwMode="auto">
                          <a:xfrm>
                            <a:off x="1572941" y="21945"/>
                            <a:ext cx="2879090" cy="3362325"/>
                          </a:xfrm>
                          <a:prstGeom prst="rect">
                            <a:avLst/>
                          </a:prstGeom>
                          <a:noFill/>
                        </pic:spPr>
                      </pic:pic>
                    </wpg:wgp>
                  </a:graphicData>
                </a:graphic>
              </wp:inline>
            </w:drawing>
          </mc:Choice>
          <mc:Fallback>
            <w:pict>
              <v:group w14:anchorId="649D2213" id="Group 11" o:spid="_x0000_s1029" style="width:467.1pt;height:327pt;mso-position-horizontal-relative:char;mso-position-vertical-relative:line" coordorigin="3680,219" coordsize="59346,41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">
                <v:shape id="Text Box 15" o:spid="_x0000_s1030" type="#_x0000_t202" style="position:absolute;left:3680;top:34162;width:59346;height:7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2498F5F9" w14:textId="77777777" w:rsidR="00C24BC1" w:rsidRPr="009A43EF" w:rsidRDefault="00C24BC1" w:rsidP="00C24BC1">
                        <w:pPr>
                          <w:rPr>
                            <w:sz w:val="20"/>
                          </w:rPr>
                        </w:pPr>
                        <w:r w:rsidRPr="009A43EF">
                          <w:rPr>
                            <w:sz w:val="20"/>
                          </w:rPr>
                          <w:t>Figure 2 (a) Device photo, the red and blue dots indicate the gold-coated and uncoated areas. (b) A device schematic of its side view. Top-view SEM images of (c) gold-coated area, (d) uncoated area, with corresponding cross-section SEM images in (e) and (f).</w:t>
                        </w:r>
                      </w:p>
                    </w:txbxContent>
                  </v:textbox>
                </v:shape>
                <v:shape id="Picture 8" o:spid="_x0000_s1031" type="#_x0000_t75" style="position:absolute;left:15729;top:219;width:28791;height:33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">
                  <v:imagedata r:id="rId12" o:title=""/>
                </v:shape>
                <w10:anchorlock/>
              </v:group>
            </w:pict>
          </mc:Fallback>
        </mc:AlternateContent>
      </w:r>
      <w:r w:rsidR="00D643EC" w:rsidRPr="008416A0">
        <w:rPr>
          <w:rStyle w:val="06CHeading"/>
          <w:b w:val="0"/>
          <w:smallCaps w:val="0"/>
          <w:sz w:val="24"/>
          <w:szCs w:val="24"/>
        </w:rPr>
        <w:t xml:space="preserve">Metals have different functions when in contact with semiconductors depending on their size. To study the morphology of gold that was deposited on the </w:t>
      </w:r>
      <w:proofErr w:type="spellStart"/>
      <w:r w:rsidR="00D643EC" w:rsidRPr="008416A0">
        <w:rPr>
          <w:rStyle w:val="06CHeading"/>
          <w:b w:val="0"/>
          <w:smallCaps w:val="0"/>
          <w:sz w:val="24"/>
          <w:szCs w:val="24"/>
        </w:rPr>
        <w:t>ZnO</w:t>
      </w:r>
      <w:proofErr w:type="spellEnd"/>
      <w:r w:rsidR="00D643EC" w:rsidRPr="008416A0">
        <w:rPr>
          <w:rStyle w:val="06CHeading"/>
          <w:b w:val="0"/>
          <w:smallCaps w:val="0"/>
          <w:sz w:val="24"/>
          <w:szCs w:val="24"/>
        </w:rPr>
        <w:t xml:space="preserve"> nanorod surface, TEM images were taken (Figure 3). Figure 3a shows a single nanorod with gold nanoparticles randomly distributed. From the high-magnification TEM image in Figure 3b, the lattice spacing was determined to be 2.35 ± 0.01 Å, which agrees with the internal lattice spacing of the (111) plane of face-centred-cubic (</w:t>
      </w:r>
      <w:proofErr w:type="spellStart"/>
      <w:r w:rsidR="00D643EC" w:rsidRPr="008416A0">
        <w:rPr>
          <w:rStyle w:val="06CHeading"/>
          <w:b w:val="0"/>
          <w:smallCaps w:val="0"/>
          <w:sz w:val="24"/>
          <w:szCs w:val="24"/>
        </w:rPr>
        <w:t>fcc</w:t>
      </w:r>
      <w:proofErr w:type="spellEnd"/>
      <w:r w:rsidR="00D643EC" w:rsidRPr="008416A0">
        <w:rPr>
          <w:rStyle w:val="06CHeading"/>
          <w:b w:val="0"/>
          <w:smallCaps w:val="0"/>
          <w:sz w:val="24"/>
          <w:szCs w:val="24"/>
        </w:rPr>
        <w:t xml:space="preserve">) gold (d = 2.355 Å, ICCD </w:t>
      </w:r>
      <w:r w:rsidR="00D643EC" w:rsidRPr="008416A0">
        <w:rPr>
          <w:rStyle w:val="06CHeading"/>
          <w:b w:val="0"/>
          <w:smallCaps w:val="0"/>
          <w:sz w:val="24"/>
          <w:szCs w:val="24"/>
        </w:rPr>
        <w:lastRenderedPageBreak/>
        <w:t>Card No. 04-0784). Figure 3c shows the histogram of the gold nanoparticle size distribution; an average diameter of 5.7 nm was determined.</w:t>
      </w:r>
    </w:p>
    <w:p w14:paraId="100F859B" w14:textId="77777777" w:rsidR="00C24BC1" w:rsidRDefault="009A43EF" w:rsidP="00C24BC1">
      <w:pPr>
        <w:spacing w:before="120"/>
        <w:rPr>
          <w:rStyle w:val="06CHeading"/>
          <w:b w:val="0"/>
          <w:smallCaps w:val="0"/>
          <w:sz w:val="24"/>
          <w:szCs w:val="24"/>
        </w:rPr>
      </w:pPr>
      <w:r>
        <w:rPr>
          <w:noProof/>
          <w:lang w:val="en-GB" w:eastAsia="en-GB"/>
        </w:rPr>
        <mc:AlternateContent>
          <mc:Choice Requires="wpg">
            <w:drawing>
              <wp:inline distT="0" distB="0" distL="0" distR="0" wp14:anchorId="240A8377" wp14:editId="42622B65">
                <wp:extent cx="5953760" cy="3243580"/>
                <wp:effectExtent l="0" t="0" r="8890" b="0"/>
                <wp:docPr id="14" name="Group 14"/>
                <wp:cNvGraphicFramePr/>
                <a:graphic xmlns:a="http://schemas.openxmlformats.org/drawingml/2006/main">
                  <a:graphicData uri="http://schemas.microsoft.com/office/word/2010/wordprocessingGroup">
                    <wpg:wgp>
                      <wpg:cNvGrpSpPr/>
                      <wpg:grpSpPr>
                        <a:xfrm>
                          <a:off x="0" y="0"/>
                          <a:ext cx="5953760" cy="3243580"/>
                          <a:chOff x="-1236321" y="0"/>
                          <a:chExt cx="5954705" cy="3245286"/>
                        </a:xfrm>
                      </wpg:grpSpPr>
                      <wps:wsp>
                        <wps:cNvPr id="41" name="Text Box 41"/>
                        <wps:cNvSpPr txBox="1"/>
                        <wps:spPr>
                          <a:xfrm>
                            <a:off x="-1236321" y="2855396"/>
                            <a:ext cx="5954705" cy="389890"/>
                          </a:xfrm>
                          <a:prstGeom prst="rect">
                            <a:avLst/>
                          </a:prstGeom>
                          <a:solidFill>
                            <a:prstClr val="white"/>
                          </a:solidFill>
                          <a:ln>
                            <a:noFill/>
                          </a:ln>
                        </wps:spPr>
                        <wps:txbx>
                          <w:txbxContent>
                            <w:p w14:paraId="5DBE4B5F" w14:textId="77777777" w:rsidR="009A43EF" w:rsidRDefault="009A43EF" w:rsidP="009A43EF">
                              <w:pPr>
                                <w:rPr>
                                  <w:sz w:val="20"/>
                                </w:rPr>
                              </w:pPr>
                              <w:r w:rsidRPr="009A43EF">
                                <w:rPr>
                                  <w:sz w:val="20"/>
                                </w:rPr>
                                <w:t xml:space="preserve">Figure 3 (a) TEM image of </w:t>
                              </w:r>
                              <w:proofErr w:type="spellStart"/>
                              <w:r w:rsidRPr="009A43EF">
                                <w:rPr>
                                  <w:sz w:val="20"/>
                                </w:rPr>
                                <w:t>ZnO</w:t>
                              </w:r>
                              <w:proofErr w:type="spellEnd"/>
                              <w:r w:rsidRPr="009A43EF">
                                <w:rPr>
                                  <w:sz w:val="20"/>
                                </w:rPr>
                                <w:t xml:space="preserve"> nanorod with gold nanoparticles. (b) Higher magnification indicated in (a) with clear lattice spacing information, scale bar 2 nm. (c) Gold nanoparticle size</w:t>
                              </w:r>
                              <w:r>
                                <w:rPr>
                                  <w:sz w:val="20"/>
                                </w:rPr>
                                <w:t xml:space="preserve"> </w:t>
                              </w:r>
                              <w:r w:rsidRPr="009A43EF">
                                <w:rPr>
                                  <w:sz w:val="20"/>
                                </w:rPr>
                                <w:t>distribution.</w:t>
                              </w:r>
                            </w:p>
                            <w:p w14:paraId="685E721F" w14:textId="77777777" w:rsidR="00C24BC1" w:rsidRPr="009A43EF" w:rsidRDefault="00C24BC1" w:rsidP="009A43EF">
                              <w:pPr>
                                <w:rPr>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62" name="Group 62"/>
                        <wpg:cNvGrpSpPr/>
                        <wpg:grpSpPr>
                          <a:xfrm>
                            <a:off x="0" y="0"/>
                            <a:ext cx="3003550" cy="2833370"/>
                            <a:chOff x="0" y="0"/>
                            <a:chExt cx="3200400" cy="2946400"/>
                          </a:xfrm>
                        </wpg:grpSpPr>
                        <pic:pic xmlns:pic="http://schemas.openxmlformats.org/drawingml/2006/picture">
                          <pic:nvPicPr>
                            <pic:cNvPr id="40" name="Picture 40"/>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00400" cy="2946400"/>
                            </a:xfrm>
                            <a:prstGeom prst="rect">
                              <a:avLst/>
                            </a:prstGeom>
                            <a:noFill/>
                          </pic:spPr>
                        </pic:pic>
                        <pic:pic xmlns:pic="http://schemas.openxmlformats.org/drawingml/2006/picture">
                          <pic:nvPicPr>
                            <pic:cNvPr id="61" name="Picture 61"/>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864360" y="848360"/>
                              <a:ext cx="157480" cy="177165"/>
                            </a:xfrm>
                            <a:prstGeom prst="rect">
                              <a:avLst/>
                            </a:prstGeom>
                            <a:noFill/>
                          </pic:spPr>
                        </pic:pic>
                      </wpg:grpSp>
                    </wpg:wgp>
                  </a:graphicData>
                </a:graphic>
              </wp:inline>
            </w:drawing>
          </mc:Choice>
          <mc:Fallback>
            <w:pict>
              <v:group w14:anchorId="240A8377" id="Group 14" o:spid="_x0000_s1032" style="width:468.8pt;height:255.4pt;mso-position-horizontal-relative:char;mso-position-vertical-relative:line" coordorigin="-12363" coordsize="59547,32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">
                <v:shape id="Text Box 41" o:spid="_x0000_s1033" type="#_x0000_t202" style="position:absolute;left:-12363;top:28553;width:5954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V7YxAAAANsAAAAPAAAAZHJzL2Rvd25yZXYueG1sRI9PawIx&#10;FMTvQr9DeAUvUrMuIr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OXdXtjEAAAA2wAAAA8A&#10;AAAAAAAAAAAAAAAABwIAAGRycy9kb3ducmV2LnhtbFBLBQYAAAAAAwADALcAAAD4AgAAAAA=&#10;" stroked="f">
                  <v:textbox inset="0,0,0,0">
                    <w:txbxContent>
                      <w:p w14:paraId="5DBE4B5F" w14:textId="77777777" w:rsidR="009A43EF" w:rsidRDefault="009A43EF" w:rsidP="009A43EF">
                        <w:pPr>
                          <w:rPr>
                            <w:sz w:val="20"/>
                          </w:rPr>
                        </w:pPr>
                        <w:r w:rsidRPr="009A43EF">
                          <w:rPr>
                            <w:sz w:val="20"/>
                          </w:rPr>
                          <w:t xml:space="preserve">Figure 3 (a) TEM image of </w:t>
                        </w:r>
                        <w:proofErr w:type="spellStart"/>
                        <w:r w:rsidRPr="009A43EF">
                          <w:rPr>
                            <w:sz w:val="20"/>
                          </w:rPr>
                          <w:t>ZnO</w:t>
                        </w:r>
                        <w:proofErr w:type="spellEnd"/>
                        <w:r w:rsidRPr="009A43EF">
                          <w:rPr>
                            <w:sz w:val="20"/>
                          </w:rPr>
                          <w:t xml:space="preserve"> nanorod with gold nanoparticles. (b) Higher magnification indicated in (a) with clear lattice spacing information, scale bar 2 nm. (c) Gold nanoparticle size</w:t>
                        </w:r>
                        <w:r>
                          <w:rPr>
                            <w:sz w:val="20"/>
                          </w:rPr>
                          <w:t xml:space="preserve"> </w:t>
                        </w:r>
                        <w:r w:rsidRPr="009A43EF">
                          <w:rPr>
                            <w:sz w:val="20"/>
                          </w:rPr>
                          <w:t>distribution.</w:t>
                        </w:r>
                      </w:p>
                      <w:p w14:paraId="685E721F" w14:textId="77777777" w:rsidR="00C24BC1" w:rsidRPr="009A43EF" w:rsidRDefault="00C24BC1" w:rsidP="009A43EF">
                        <w:pPr>
                          <w:rPr>
                            <w:sz w:val="20"/>
                          </w:rPr>
                        </w:pPr>
                      </w:p>
                    </w:txbxContent>
                  </v:textbox>
                </v:shape>
                <v:group id="Group 62" o:spid="_x0000_s1034" style="position:absolute;width:30035;height:28333" coordsize="32004,2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Picture 40" o:spid="_x0000_s1035" type="#_x0000_t75" style="position:absolute;width:32004;height:29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">
                    <v:imagedata r:id="rId15" o:title=""/>
                  </v:shape>
                  <v:shape id="Picture 61" o:spid="_x0000_s1036" type="#_x0000_t75" style="position:absolute;left:18643;top:8483;width:1575;height:17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">
                    <v:imagedata r:id="rId16" o:title=""/>
                  </v:shape>
                </v:group>
                <w10:anchorlock/>
              </v:group>
            </w:pict>
          </mc:Fallback>
        </mc:AlternateContent>
      </w:r>
    </w:p>
    <w:p w14:paraId="3E8551F7" w14:textId="77777777" w:rsidR="009A43EF" w:rsidRPr="008416A0" w:rsidRDefault="00D643EC" w:rsidP="00C24BC1">
      <w:pPr>
        <w:spacing w:before="120"/>
        <w:rPr>
          <w:rStyle w:val="06CHeading"/>
          <w:b w:val="0"/>
          <w:smallCaps w:val="0"/>
          <w:sz w:val="24"/>
          <w:szCs w:val="24"/>
        </w:rPr>
      </w:pPr>
      <w:r w:rsidRPr="008416A0">
        <w:rPr>
          <w:rStyle w:val="06CHeading"/>
          <w:b w:val="0"/>
          <w:smallCaps w:val="0"/>
          <w:sz w:val="24"/>
          <w:szCs w:val="24"/>
        </w:rPr>
        <w:t xml:space="preserve">According to the SEM and TEM images, there were two forms of gold, which were particles on the middle of the nanorods and a film on the top of the nanorods. This formation of both gold nanoparticles and a film is likely because of the vacuum thermal evaporation process. The gold could penetrate to the lower part of the nanorods because the gaps between the nanorods were open at the beginning of the evaporation process; later a film formed on the top and no more gold could penetrate into the spaces between the nanorods (see the device schematic in Figure 2b). </w:t>
      </w:r>
    </w:p>
    <w:p w14:paraId="1BA65596" w14:textId="77777777" w:rsidR="00D643EC" w:rsidRPr="008416A0" w:rsidRDefault="00D643EC" w:rsidP="00C24BC1">
      <w:pPr>
        <w:spacing w:before="120"/>
      </w:pPr>
      <w:r w:rsidRPr="008416A0">
        <w:rPr>
          <w:rStyle w:val="06CHeading"/>
          <w:b w:val="0"/>
          <w:smallCaps w:val="0"/>
          <w:sz w:val="24"/>
          <w:szCs w:val="24"/>
        </w:rPr>
        <w:t>The band gap (</w:t>
      </w:r>
      <w:proofErr w:type="spellStart"/>
      <w:r w:rsidRPr="008416A0">
        <w:rPr>
          <w:rStyle w:val="06CHeading"/>
          <w:b w:val="0"/>
          <w:smallCaps w:val="0"/>
          <w:sz w:val="24"/>
          <w:szCs w:val="24"/>
        </w:rPr>
        <w:t>E</w:t>
      </w:r>
      <w:r w:rsidRPr="008416A0">
        <w:rPr>
          <w:rStyle w:val="06CHeading"/>
          <w:b w:val="0"/>
          <w:smallCaps w:val="0"/>
          <w:sz w:val="24"/>
          <w:szCs w:val="24"/>
          <w:vertAlign w:val="subscript"/>
        </w:rPr>
        <w:t>g</w:t>
      </w:r>
      <w:proofErr w:type="spellEnd"/>
      <w:r w:rsidRPr="008416A0">
        <w:rPr>
          <w:rStyle w:val="06CHeading"/>
          <w:b w:val="0"/>
          <w:smallCaps w:val="0"/>
          <w:sz w:val="24"/>
          <w:szCs w:val="24"/>
        </w:rPr>
        <w:t xml:space="preserve">) of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was calculated to be 3.24 eV from the </w:t>
      </w:r>
      <w:proofErr w:type="spellStart"/>
      <w:r w:rsidRPr="008416A0">
        <w:rPr>
          <w:rStyle w:val="06CHeading"/>
          <w:b w:val="0"/>
          <w:smallCaps w:val="0"/>
          <w:sz w:val="24"/>
          <w:szCs w:val="24"/>
        </w:rPr>
        <w:t>Tauc</w:t>
      </w:r>
      <w:proofErr w:type="spellEnd"/>
      <w:r w:rsidRPr="008416A0">
        <w:rPr>
          <w:rStyle w:val="06CHeading"/>
          <w:b w:val="0"/>
          <w:smallCaps w:val="0"/>
          <w:sz w:val="24"/>
          <w:szCs w:val="24"/>
        </w:rPr>
        <w:t xml:space="preserve"> plot (Figure 4b) which was acquired from the UV-Vis spectrum (Figure 4a). The valance band maximum (VBM) of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was obtained from ultraviolet photo-electron spectroscopy </w:t>
      </w:r>
      <w:r w:rsidRPr="008416A0">
        <w:t>(UPS) according to the following equation:</w:t>
      </w:r>
      <w:r w:rsidRPr="008416A0">
        <w:fldChar w:fldCharType="begin" w:fldLock="1"/>
      </w:r>
      <w:r w:rsidRPr="008416A0">
        <w:instrText>ADDIN CSL_CITATION {"citationItems":[{"id":"ITEM-1","itemData":{"DOI":"10.1039/c4ta00937a","ISSN":"20507496","abstract":"Energy level alignment at interfaces is critical for fundamental understanding and optimization of organic photovoltaics (OPV) as band offsets of the donor and acceptor materials largely determine the open circuit voltage (Voc) of the device. Using ultraviolet photoemission spectroscopy (UPS) and inverse photoemission spectroscopy (IPS), we examined the correlation between energy level alignment and photovoltaic properties of a model bilayer hybrid solar cell incorporating electrodeposited polythiophene (e-PT) films on ZnO planar substrates. The electrolyte anion (BF4-, PF6-, ClO4- or CF3SO 3-) in the electrodeposition solution was found to have a strong influence on the e-PT film morphology and adhesion, the energy level alignment at the interface, and ultimately the Voc of the photovoltaic devices. © 2014 the Partner Organisations.","author":[{"dropping-particle":"","family":"Feng","given":"W.","non-dropping-particle":"","parse-names":false,"suffix":""},{"dropping-particle":"","family":"Rangan","given":"S.","non-dropping-particle":"","parse-names":false,"suffix":""},{"dropping-particle":"","family":"Cao","given":"Y.","non-dropping-particle":"","parse-names":false,"suffix":""},{"dropping-particle":"","family":"Galoppini","given":"E.","non-dropping-particle":"","parse-names":false,"suffix":""},{"dropping-particle":"","family":"Bartynski","given":"R. A.","non-dropping-particle":"","parse-names":false,"suffix":""},{"dropping-particle":"","family":"Garfunkel","given":"E.","non-dropping-particle":"","parse-names":false,"suffix":""}],"container-title":"Journal of Materials Chemistry A","id":"ITEM-1","issue":"19","issued":{"date-parts":[["2014"]]},"page":"7034-7044","title":"Energy level alignment of polythiophene/ZnO hybrid solar cells","type":"article-journal","volume":"2"},"uris":["http://www.mendeley.com/documents/?uuid=0290b739-b2cf-30e8-a80b-9c06ba5604a3"]},{"id":"ITEM-2","itemData":{"DOI":"10.1039/c4nr03080j","ISSN":"20403372","abstract":"This work reports on inverted polymer solar cells (IPSCs) based on highly transparent (&gt;95%), hydrophobic, seedless ZnO nanorods (NRs) as cathode buffers with extremely enhanced electrical characteristics. The transparent NR suspension with stability for more than a year is achieved by adding a small amount of 2-(2-methoxyethoxy) acetic acid (MEA). The ability of the stable nanorod suspension to easily spin-coat is certainly an advance to the fabrication of films over large areas and to replace the conventional seeding method to grow one-dimensional nanostructures for use in optoelectronic devices. We observe a strong correlation between the photovoltaic performance and the transparency of ZnO NRs. IPSCs using poly-3-hexylthiophene (P3HT) and [6,6]-phenyl C60 butyric acid methyl ester (PCBM) mixtures in the active layer and transparent (MEA-capped) ZnO NRs as cathode buffers exhibit a power conversion efficiency of 3.24% under simulated AM 1.5G, 100 mW cm-2 illumination.","author":[{"dropping-particle":"","family":"Ambade","given":"Swapnil B.","non-dropping-particle":"","parse-names":false,"suffix":""},{"dropping-particle":"","family":"Ambade","given":"Rohan B.","non-dropping-particle":"","parse-names":false,"suffix":""},{"dropping-particle":"","family":"Lee","given":"Wonjoo","non-dropping-particle":"","parse-names":false,"suffix":""},{"dropping-particle":"","family":"Mane","given":"Rajaram S.","non-dropping-particle":"","parse-names":false,"suffix":""},{"dropping-particle":"","family":"Yoon","given":"Sung Cheol","non-dropping-particle":"","parse-names":false,"suffix":""},{"dropping-particle":"","family":"Lee","given":"Soo Hyoung","non-dropping-particle":"","parse-names":false,"suffix":""}],"container-title":"Nanoscale","id":"ITEM-2","issue":"20","issued":{"date-parts":[["2014"]]},"page":"12130-12141","title":"Development of highly transparent seedless ZnO nanorods engineered for inverted polymer solar cells","type":"article-journal","volume":"6"},"uris":["http://www.mendeley.com/documents/?uuid=0a29d25e-bcbc-3e93-bedf-edd66f33941f"]}],"mendeley":{"formattedCitation":"&lt;sup&gt;48,49&lt;/sup&gt;","plainTextFormattedCitation":"48,49","previouslyFormattedCitation":"&lt;sup&gt;48,49&lt;/sup&gt;"},"properties":{"noteIndex":0},"schema":"https://github.com/citation-style-language/schema/raw/master/csl-citation.json"}</w:instrText>
      </w:r>
      <w:r w:rsidRPr="008416A0">
        <w:fldChar w:fldCharType="separate"/>
      </w:r>
      <w:r w:rsidRPr="008416A0">
        <w:rPr>
          <w:noProof/>
          <w:vertAlign w:val="superscript"/>
        </w:rPr>
        <w:t>48,49</w:t>
      </w:r>
      <w:r w:rsidRPr="008416A0">
        <w:fldChar w:fldCharType="end"/>
      </w:r>
      <w:r w:rsidRPr="008416A0">
        <w:t xml:space="preserve"> </w:t>
      </w:r>
    </w:p>
    <w:p w14:paraId="572E21B3" w14:textId="77777777" w:rsidR="00D643EC" w:rsidRPr="008416A0" w:rsidRDefault="00D643EC" w:rsidP="00C24BC1">
      <w:pPr>
        <w:pStyle w:val="RSCI03FigureSchemeChartUncaptioned"/>
        <w:spacing w:before="120"/>
        <w:rPr>
          <w:rStyle w:val="06CHeading"/>
          <w:b w:val="0"/>
          <w:smallCaps w:val="0"/>
          <w:w w:val="100"/>
          <w:sz w:val="24"/>
          <w:szCs w:val="24"/>
          <w:lang w:val="en-US"/>
        </w:rPr>
      </w:pPr>
      <m:oMath>
        <m:r>
          <m:rPr>
            <m:sty m:val="p"/>
          </m:rPr>
          <w:rPr>
            <w:rFonts w:ascii="Cambria Math" w:hAnsi="Cambria Math"/>
            <w:sz w:val="24"/>
            <w:szCs w:val="24"/>
            <w:lang w:val="en-US"/>
          </w:rPr>
          <m:t>VBM=hν-(</m:t>
        </m:r>
        <m:sSub>
          <m:sSubPr>
            <m:ctrlPr>
              <w:rPr>
                <w:rFonts w:ascii="Cambria Math" w:hAnsi="Cambria Math"/>
                <w:sz w:val="24"/>
                <w:szCs w:val="24"/>
                <w:lang w:val="en-US"/>
              </w:rPr>
            </m:ctrlPr>
          </m:sSubPr>
          <m:e>
            <m:r>
              <w:rPr>
                <w:rFonts w:ascii="Cambria Math" w:hAnsi="Cambria Math"/>
                <w:sz w:val="24"/>
                <w:szCs w:val="24"/>
                <w:lang w:val="en-US"/>
              </w:rPr>
              <m:t>E</m:t>
            </m:r>
          </m:e>
          <m:sub>
            <m:r>
              <w:rPr>
                <w:rFonts w:ascii="Cambria Math" w:hAnsi="Cambria Math"/>
                <w:sz w:val="24"/>
                <w:szCs w:val="24"/>
                <w:lang w:val="en-US"/>
              </w:rPr>
              <m:t>cutoff</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onset</m:t>
            </m:r>
          </m:sub>
        </m:sSub>
        <m:r>
          <w:rPr>
            <w:rFonts w:ascii="Cambria Math" w:hAnsi="Cambria Math"/>
            <w:sz w:val="24"/>
            <w:szCs w:val="24"/>
            <w:lang w:val="en-US"/>
          </w:rPr>
          <m:t>)</m:t>
        </m:r>
      </m:oMath>
      <w:r w:rsidRPr="008416A0">
        <w:rPr>
          <w:rFonts w:eastAsiaTheme="minorEastAsia"/>
          <w:sz w:val="24"/>
          <w:szCs w:val="24"/>
          <w:lang w:val="en-US"/>
        </w:rPr>
        <w:t xml:space="preserve">                     </w:t>
      </w:r>
      <w:r w:rsidRPr="008416A0">
        <w:rPr>
          <w:sz w:val="24"/>
          <w:szCs w:val="24"/>
          <w:lang w:val="en-US"/>
        </w:rPr>
        <w:t>(1)</w:t>
      </w:r>
    </w:p>
    <w:p w14:paraId="1FCFB170" w14:textId="77777777" w:rsidR="00D643EC" w:rsidRDefault="00D643EC" w:rsidP="00C24BC1">
      <w:pPr>
        <w:spacing w:before="120"/>
        <w:rPr>
          <w:rStyle w:val="06CHeading"/>
          <w:b w:val="0"/>
          <w:smallCaps w:val="0"/>
          <w:sz w:val="24"/>
          <w:szCs w:val="24"/>
        </w:rPr>
      </w:pPr>
      <w:r w:rsidRPr="008416A0">
        <w:rPr>
          <w:rStyle w:val="06CHeading"/>
          <w:b w:val="0"/>
          <w:smallCaps w:val="0"/>
          <w:sz w:val="24"/>
          <w:szCs w:val="24"/>
        </w:rPr>
        <w:t xml:space="preserve">where </w:t>
      </w:r>
      <w:proofErr w:type="spellStart"/>
      <w:r w:rsidRPr="008416A0">
        <w:rPr>
          <w:rStyle w:val="06CHeading"/>
          <w:b w:val="0"/>
          <w:smallCaps w:val="0"/>
          <w:sz w:val="24"/>
          <w:szCs w:val="24"/>
        </w:rPr>
        <w:t>hν</w:t>
      </w:r>
      <w:proofErr w:type="spellEnd"/>
      <w:r w:rsidRPr="008416A0">
        <w:rPr>
          <w:rStyle w:val="06CHeading"/>
          <w:b w:val="0"/>
          <w:smallCaps w:val="0"/>
          <w:sz w:val="24"/>
          <w:szCs w:val="24"/>
        </w:rPr>
        <w:t xml:space="preserve"> = 21.22 eV is the incident photon energy, </w:t>
      </w:r>
      <w:proofErr w:type="spellStart"/>
      <w:r w:rsidRPr="008416A0">
        <w:rPr>
          <w:rStyle w:val="06CHeading"/>
          <w:b w:val="0"/>
          <w:smallCaps w:val="0"/>
          <w:sz w:val="24"/>
          <w:szCs w:val="24"/>
        </w:rPr>
        <w:t>E</w:t>
      </w:r>
      <w:r w:rsidRPr="008416A0">
        <w:rPr>
          <w:rStyle w:val="06CHeading"/>
          <w:b w:val="0"/>
          <w:smallCaps w:val="0"/>
          <w:sz w:val="24"/>
          <w:szCs w:val="24"/>
          <w:vertAlign w:val="subscript"/>
        </w:rPr>
        <w:t>cutoff</w:t>
      </w:r>
      <w:proofErr w:type="spellEnd"/>
      <w:r w:rsidRPr="008416A0">
        <w:rPr>
          <w:rStyle w:val="06CHeading"/>
          <w:b w:val="0"/>
          <w:smallCaps w:val="0"/>
          <w:sz w:val="24"/>
          <w:szCs w:val="24"/>
        </w:rPr>
        <w:t xml:space="preserve"> is the electron cut off energy and </w:t>
      </w:r>
      <w:proofErr w:type="spellStart"/>
      <w:r w:rsidRPr="008416A0">
        <w:rPr>
          <w:rStyle w:val="06CHeading"/>
          <w:b w:val="0"/>
          <w:smallCaps w:val="0"/>
          <w:sz w:val="24"/>
          <w:szCs w:val="24"/>
        </w:rPr>
        <w:t>E</w:t>
      </w:r>
      <w:r w:rsidRPr="008416A0">
        <w:rPr>
          <w:rStyle w:val="06CHeading"/>
          <w:b w:val="0"/>
          <w:smallCaps w:val="0"/>
          <w:sz w:val="24"/>
          <w:szCs w:val="24"/>
          <w:vertAlign w:val="subscript"/>
        </w:rPr>
        <w:t>onset</w:t>
      </w:r>
      <w:proofErr w:type="spellEnd"/>
      <w:r w:rsidRPr="008416A0">
        <w:rPr>
          <w:rStyle w:val="06CHeading"/>
          <w:b w:val="0"/>
          <w:smallCaps w:val="0"/>
          <w:sz w:val="24"/>
          <w:szCs w:val="24"/>
        </w:rPr>
        <w:t xml:space="preserve"> is the onset relative to the Fermi level (</w:t>
      </w:r>
      <w:proofErr w:type="spellStart"/>
      <w:r w:rsidRPr="008416A0">
        <w:rPr>
          <w:rStyle w:val="06CHeading"/>
          <w:b w:val="0"/>
          <w:smallCaps w:val="0"/>
          <w:sz w:val="24"/>
          <w:szCs w:val="24"/>
        </w:rPr>
        <w:t>E</w:t>
      </w:r>
      <w:r w:rsidRPr="008416A0">
        <w:rPr>
          <w:rStyle w:val="06CHeading"/>
          <w:b w:val="0"/>
          <w:smallCaps w:val="0"/>
          <w:sz w:val="24"/>
          <w:szCs w:val="24"/>
          <w:vertAlign w:val="subscript"/>
        </w:rPr>
        <w:t>f</w:t>
      </w:r>
      <w:proofErr w:type="spellEnd"/>
      <w:r w:rsidRPr="008416A0">
        <w:rPr>
          <w:rStyle w:val="06CHeading"/>
          <w:b w:val="0"/>
          <w:smallCaps w:val="0"/>
          <w:sz w:val="24"/>
          <w:szCs w:val="24"/>
        </w:rPr>
        <w:t xml:space="preserve">) of Au at 0 eV. The </w:t>
      </w:r>
      <w:proofErr w:type="spellStart"/>
      <w:r w:rsidRPr="008416A0">
        <w:rPr>
          <w:rStyle w:val="06CHeading"/>
          <w:b w:val="0"/>
          <w:smallCaps w:val="0"/>
          <w:sz w:val="24"/>
          <w:szCs w:val="24"/>
        </w:rPr>
        <w:t>E</w:t>
      </w:r>
      <w:r w:rsidRPr="008416A0">
        <w:rPr>
          <w:rStyle w:val="06CHeading"/>
          <w:b w:val="0"/>
          <w:smallCaps w:val="0"/>
          <w:sz w:val="24"/>
          <w:szCs w:val="24"/>
          <w:vertAlign w:val="subscript"/>
        </w:rPr>
        <w:t>cutoff</w:t>
      </w:r>
      <w:proofErr w:type="spellEnd"/>
      <w:r w:rsidRPr="008416A0">
        <w:rPr>
          <w:rStyle w:val="06CHeading"/>
          <w:b w:val="0"/>
          <w:smallCaps w:val="0"/>
          <w:sz w:val="24"/>
          <w:szCs w:val="24"/>
          <w:vertAlign w:val="subscript"/>
        </w:rPr>
        <w:t xml:space="preserve"> </w:t>
      </w:r>
      <w:r w:rsidRPr="008416A0">
        <w:rPr>
          <w:rStyle w:val="06CHeading"/>
          <w:b w:val="0"/>
          <w:smallCaps w:val="0"/>
          <w:sz w:val="24"/>
          <w:szCs w:val="24"/>
        </w:rPr>
        <w:t xml:space="preserve">of 17.38 eV and the </w:t>
      </w:r>
      <w:proofErr w:type="spellStart"/>
      <w:r w:rsidRPr="008416A0">
        <w:rPr>
          <w:rStyle w:val="06CHeading"/>
          <w:b w:val="0"/>
          <w:smallCaps w:val="0"/>
          <w:sz w:val="24"/>
          <w:szCs w:val="24"/>
        </w:rPr>
        <w:t>E</w:t>
      </w:r>
      <w:r w:rsidRPr="008416A0">
        <w:rPr>
          <w:rStyle w:val="06CHeading"/>
          <w:b w:val="0"/>
          <w:smallCaps w:val="0"/>
          <w:sz w:val="24"/>
          <w:szCs w:val="24"/>
          <w:vertAlign w:val="subscript"/>
        </w:rPr>
        <w:t>onset</w:t>
      </w:r>
      <w:proofErr w:type="spellEnd"/>
      <w:r w:rsidRPr="008416A0">
        <w:rPr>
          <w:rStyle w:val="06CHeading"/>
          <w:b w:val="0"/>
          <w:smallCaps w:val="0"/>
          <w:sz w:val="24"/>
          <w:szCs w:val="24"/>
        </w:rPr>
        <w:t xml:space="preserve"> of 4.04 eV were determined from Figure 4c and d, respectively. Therefore, </w:t>
      </w:r>
      <w:r w:rsidRPr="008416A0">
        <w:rPr>
          <w:rStyle w:val="06CHeading"/>
          <w:b w:val="0"/>
          <w:smallCaps w:val="0"/>
          <w:sz w:val="24"/>
          <w:szCs w:val="24"/>
        </w:rPr>
        <w:lastRenderedPageBreak/>
        <w:t xml:space="preserve">the VBM was 7.88 eV, and a conduction band minimum (CBM) of 4.64 eV was obtained. The resulting energy band diagram of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is shown in Figure 4e. The work function of gold is 5.31 eV. </w:t>
      </w:r>
      <w:r w:rsidRPr="008416A0">
        <w:rPr>
          <w:rStyle w:val="06CHeading"/>
          <w:b w:val="0"/>
          <w:smallCaps w:val="0"/>
          <w:sz w:val="24"/>
          <w:szCs w:val="24"/>
        </w:rPr>
        <w:fldChar w:fldCharType="begin" w:fldLock="1"/>
      </w:r>
      <w:r w:rsidRPr="008416A0">
        <w:rPr>
          <w:rStyle w:val="06CHeading"/>
          <w:b w:val="0"/>
          <w:smallCaps w:val="0"/>
          <w:sz w:val="24"/>
          <w:szCs w:val="24"/>
        </w:rPr>
        <w:instrText>ADDIN CSL_CITATION {"citationItems":[{"id":"ITEM-1","itemData":{"DOI":"10.1103/PhysRevB.46.7157","ISSN":"01631829","abstract":"We have performed an ab initio study of the surface energy and the work function for six close-packed surfaces of 40 elemental metals by means of a Greens-function technique, based on the linear-muffin-tin-orbitals method within the tight-binding and atomic-sphere approximations. The results are in excellent agreement with a recent full-potential, all-electron, slab-supercell calculation of surface energies and work functions for the 4d metals. The present calculations explain the trend exhibited by the surface energies of the alkali, alkaline earth, divalent rare-earth, 3d, 4d, and 5d transition and noble metals, as derived from the surface tension of liquid metals. In addition, they give work functions which agree with the limited experimental data obtained from single crystals to within 15%, and explain the smooth behavior of the experimental work functions of polycrystalline samples as a function of atomic number. It is argued that the surface energies and work functions calculated by present day ab initio methods are at least as accurate as the experimental values. © 1992 The American Physical Society.","author":[{"dropping-particle":"","family":"Skriver","given":"H. L.","non-dropping-particle":"","parse-names":false,"suffix":""},{"dropping-particle":"","family":"Rosengaard","given":"N. M.","non-dropping-particle":"","parse-names":false,"suffix":""}],"container-title":"Physical Review B","id":"ITEM-1","issue":"11","issued":{"date-parts":[["1992","9","15"]]},"page":"7157-7168","title":"Surface energy and work function of elemental metals","type":"article-journal","volume":"46"},"uris":["http://www.mendeley.com/documents/?uuid=36d41094-eb4d-3729-b17a-caa2e500da4f"]}],"mendeley":{"formattedCitation":"&lt;sup&gt;50&lt;/sup&gt;","plainTextFormattedCitation":"50","previouslyFormattedCitation":"&lt;sup&gt;50&lt;/sup&gt;"},"properties":{"noteIndex":0},"schema":"https://github.com/citation-style-language/schema/raw/master/csl-citation.json"}</w:instrText>
      </w:r>
      <w:r w:rsidRPr="008416A0">
        <w:rPr>
          <w:rStyle w:val="06CHeading"/>
          <w:b w:val="0"/>
          <w:smallCaps w:val="0"/>
          <w:sz w:val="24"/>
          <w:szCs w:val="24"/>
        </w:rPr>
        <w:fldChar w:fldCharType="separate"/>
      </w:r>
      <w:r w:rsidRPr="008416A0">
        <w:rPr>
          <w:rStyle w:val="06CHeading"/>
          <w:b w:val="0"/>
          <w:smallCaps w:val="0"/>
          <w:noProof/>
          <w:sz w:val="24"/>
          <w:szCs w:val="24"/>
          <w:vertAlign w:val="superscript"/>
        </w:rPr>
        <w:t>50</w:t>
      </w:r>
      <w:r w:rsidRPr="008416A0">
        <w:rPr>
          <w:rStyle w:val="06CHeading"/>
          <w:b w:val="0"/>
          <w:smallCaps w:val="0"/>
          <w:sz w:val="24"/>
          <w:szCs w:val="24"/>
        </w:rPr>
        <w:fldChar w:fldCharType="end"/>
      </w:r>
      <w:r w:rsidRPr="008416A0">
        <w:rPr>
          <w:rStyle w:val="06CHeading"/>
          <w:b w:val="0"/>
          <w:smallCaps w:val="0"/>
          <w:sz w:val="24"/>
          <w:szCs w:val="24"/>
        </w:rPr>
        <w:t xml:space="preserve"> Theoretically, therefore, a Schottky barrier will form when a large work function noble metal is in contact with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Figure S1 shows the </w:t>
      </w:r>
      <w:r w:rsidRPr="008416A0">
        <w:rPr>
          <w:rStyle w:val="06CHeading"/>
          <w:b w:val="0"/>
          <w:i/>
          <w:smallCaps w:val="0"/>
          <w:sz w:val="24"/>
          <w:szCs w:val="24"/>
        </w:rPr>
        <w:t>I-V</w:t>
      </w:r>
      <w:r w:rsidRPr="008416A0">
        <w:rPr>
          <w:rStyle w:val="06CHeading"/>
          <w:b w:val="0"/>
          <w:smallCaps w:val="0"/>
          <w:sz w:val="24"/>
          <w:szCs w:val="24"/>
        </w:rPr>
        <w:t xml:space="preserve"> curve of the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Au contact; the rectifying </w:t>
      </w:r>
      <w:proofErr w:type="spellStart"/>
      <w:r w:rsidRPr="008416A0">
        <w:rPr>
          <w:rStyle w:val="06CHeading"/>
          <w:b w:val="0"/>
          <w:smallCaps w:val="0"/>
          <w:sz w:val="24"/>
          <w:szCs w:val="24"/>
        </w:rPr>
        <w:t>behavior</w:t>
      </w:r>
      <w:proofErr w:type="spellEnd"/>
      <w:r w:rsidRPr="008416A0">
        <w:rPr>
          <w:rStyle w:val="06CHeading"/>
          <w:b w:val="0"/>
          <w:smallCaps w:val="0"/>
          <w:sz w:val="24"/>
          <w:szCs w:val="24"/>
        </w:rPr>
        <w:t xml:space="preserve"> demonstrates that a barrier was produced successfully. The rectification ratio at ± 1 V was 1400.</w:t>
      </w:r>
    </w:p>
    <w:p w14:paraId="7DD6CE41" w14:textId="77777777" w:rsidR="009A43EF" w:rsidRPr="008416A0" w:rsidRDefault="009A43EF" w:rsidP="00C24BC1">
      <w:pPr>
        <w:spacing w:before="120"/>
        <w:rPr>
          <w:rStyle w:val="06CHeading"/>
          <w:b w:val="0"/>
          <w:smallCaps w:val="0"/>
          <w:sz w:val="24"/>
          <w:szCs w:val="24"/>
        </w:rPr>
      </w:pPr>
      <w:r w:rsidRPr="009A43EF">
        <w:rPr>
          <w:rFonts w:ascii="Calibri" w:eastAsia="SimSun" w:hAnsi="Calibri" w:cs="Times New Roman"/>
          <w:noProof/>
          <w:sz w:val="22"/>
          <w:lang w:val="en-GB" w:eastAsia="en-GB"/>
        </w:rPr>
        <mc:AlternateContent>
          <mc:Choice Requires="wpg">
            <w:drawing>
              <wp:inline distT="0" distB="0" distL="0" distR="0" wp14:anchorId="4B27A040" wp14:editId="4A3B99EE">
                <wp:extent cx="6400800" cy="3105150"/>
                <wp:effectExtent l="0" t="0" r="0" b="0"/>
                <wp:docPr id="13" name="Group 13"/>
                <wp:cNvGraphicFramePr/>
                <a:graphic xmlns:a="http://schemas.openxmlformats.org/drawingml/2006/main">
                  <a:graphicData uri="http://schemas.microsoft.com/office/word/2010/wordprocessingGroup">
                    <wpg:wgp>
                      <wpg:cNvGrpSpPr/>
                      <wpg:grpSpPr>
                        <a:xfrm>
                          <a:off x="0" y="0"/>
                          <a:ext cx="6400800" cy="3105150"/>
                          <a:chOff x="0" y="0"/>
                          <a:chExt cx="6400800" cy="3105150"/>
                        </a:xfrm>
                      </wpg:grpSpPr>
                      <wps:wsp>
                        <wps:cNvPr id="17" name="Text Box 17"/>
                        <wps:cNvSpPr txBox="1"/>
                        <wps:spPr>
                          <a:xfrm>
                            <a:off x="0" y="2667000"/>
                            <a:ext cx="6400800" cy="438150"/>
                          </a:xfrm>
                          <a:prstGeom prst="rect">
                            <a:avLst/>
                          </a:prstGeom>
                          <a:solidFill>
                            <a:prstClr val="white"/>
                          </a:solidFill>
                          <a:ln>
                            <a:noFill/>
                          </a:ln>
                        </wps:spPr>
                        <wps:txbx>
                          <w:txbxContent>
                            <w:p w14:paraId="46ADD88D" w14:textId="77777777" w:rsidR="009A43EF" w:rsidRPr="00A6633B" w:rsidRDefault="009A43EF" w:rsidP="00A6633B">
                              <w:pPr>
                                <w:spacing w:after="0"/>
                                <w:rPr>
                                  <w:rFonts w:cs="Times New Roman"/>
                                  <w:w w:val="108"/>
                                  <w:sz w:val="16"/>
                                </w:rPr>
                              </w:pPr>
                              <w:r w:rsidRPr="00A6633B">
                                <w:rPr>
                                  <w:sz w:val="20"/>
                                </w:rPr>
                                <w:t xml:space="preserve">Figure 4 (a) UV-Vis spectrum of </w:t>
                              </w:r>
                              <w:proofErr w:type="spellStart"/>
                              <w:r w:rsidRPr="00A6633B">
                                <w:rPr>
                                  <w:sz w:val="20"/>
                                </w:rPr>
                                <w:t>ZnO</w:t>
                              </w:r>
                              <w:proofErr w:type="spellEnd"/>
                              <w:r w:rsidRPr="00A6633B">
                                <w:rPr>
                                  <w:sz w:val="20"/>
                                </w:rPr>
                                <w:t xml:space="preserve"> nanorods. (b) </w:t>
                              </w:r>
                              <w:proofErr w:type="spellStart"/>
                              <w:r w:rsidRPr="00A6633B">
                                <w:rPr>
                                  <w:sz w:val="20"/>
                                </w:rPr>
                                <w:t>Tauc</w:t>
                              </w:r>
                              <w:proofErr w:type="spellEnd"/>
                              <w:r w:rsidRPr="00A6633B">
                                <w:rPr>
                                  <w:sz w:val="20"/>
                                </w:rPr>
                                <w:t xml:space="preserve">-plot of </w:t>
                              </w:r>
                              <w:proofErr w:type="spellStart"/>
                              <w:r w:rsidRPr="00A6633B">
                                <w:rPr>
                                  <w:sz w:val="20"/>
                                </w:rPr>
                                <w:t>ZnO</w:t>
                              </w:r>
                              <w:proofErr w:type="spellEnd"/>
                              <w:r w:rsidRPr="00A6633B">
                                <w:rPr>
                                  <w:sz w:val="20"/>
                                </w:rPr>
                                <w:t xml:space="preserve"> nanorods, indicates the band gap was 3.24 eV. UPS spectrum of </w:t>
                              </w:r>
                              <w:proofErr w:type="spellStart"/>
                              <w:r w:rsidRPr="00A6633B">
                                <w:rPr>
                                  <w:sz w:val="20"/>
                                </w:rPr>
                                <w:t>ZnO</w:t>
                              </w:r>
                              <w:proofErr w:type="spellEnd"/>
                              <w:r w:rsidRPr="00A6633B">
                                <w:rPr>
                                  <w:sz w:val="20"/>
                                </w:rPr>
                                <w:t xml:space="preserve"> (c) cut off region; (d) onset region. (e) Energy-band diagram of </w:t>
                              </w:r>
                              <w:proofErr w:type="spellStart"/>
                              <w:r w:rsidRPr="00A6633B">
                                <w:rPr>
                                  <w:sz w:val="20"/>
                                </w:rPr>
                                <w:t>ZnO</w:t>
                              </w:r>
                              <w:proofErr w:type="spellEnd"/>
                              <w:r w:rsidRPr="00A6633B">
                                <w:rPr>
                                  <w:sz w:val="20"/>
                                </w:rPr>
                                <w:t xml:space="preserve"> and go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63" name="Picture 163"/>
                          <pic:cNvPicPr>
                            <a:picLocks noChangeAspect="1"/>
                          </pic:cNvPicPr>
                        </pic:nvPicPr>
                        <pic:blipFill rotWithShape="1">
                          <a:blip r:embed="rId17" cstate="print">
                            <a:extLst>
                              <a:ext uri="{28A0092B-C50C-407E-A947-70E740481C1C}">
                                <a14:useLocalDpi xmlns:a14="http://schemas.microsoft.com/office/drawing/2010/main" val="0"/>
                              </a:ext>
                            </a:extLst>
                          </a:blip>
                          <a:srcRect l="664" t="1965" r="1157"/>
                          <a:stretch/>
                        </pic:blipFill>
                        <pic:spPr bwMode="auto">
                          <a:xfrm>
                            <a:off x="0" y="0"/>
                            <a:ext cx="6333490" cy="261366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4B27A040" id="Group 13" o:spid="_x0000_s1037" style="width:7in;height:244.5pt;mso-position-horizontal-relative:char;mso-position-vertical-relative:line" coordsize="64008,3105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">
                <v:shape id="Text Box 17" o:spid="_x0000_s1038" type="#_x0000_t202" style="position:absolute;top:26670;width:64008;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46ADD88D" w14:textId="77777777" w:rsidR="009A43EF" w:rsidRPr="00A6633B" w:rsidRDefault="009A43EF" w:rsidP="00A6633B">
                        <w:pPr>
                          <w:spacing w:after="0"/>
                          <w:rPr>
                            <w:rFonts w:cs="Times New Roman"/>
                            <w:w w:val="108"/>
                            <w:sz w:val="16"/>
                          </w:rPr>
                        </w:pPr>
                        <w:r w:rsidRPr="00A6633B">
                          <w:rPr>
                            <w:sz w:val="20"/>
                          </w:rPr>
                          <w:t xml:space="preserve">Figure 4 (a) UV-Vis spectrum of </w:t>
                        </w:r>
                        <w:proofErr w:type="spellStart"/>
                        <w:r w:rsidRPr="00A6633B">
                          <w:rPr>
                            <w:sz w:val="20"/>
                          </w:rPr>
                          <w:t>ZnO</w:t>
                        </w:r>
                        <w:proofErr w:type="spellEnd"/>
                        <w:r w:rsidRPr="00A6633B">
                          <w:rPr>
                            <w:sz w:val="20"/>
                          </w:rPr>
                          <w:t xml:space="preserve"> nanorods. (b) </w:t>
                        </w:r>
                        <w:proofErr w:type="spellStart"/>
                        <w:r w:rsidRPr="00A6633B">
                          <w:rPr>
                            <w:sz w:val="20"/>
                          </w:rPr>
                          <w:t>Tauc</w:t>
                        </w:r>
                        <w:proofErr w:type="spellEnd"/>
                        <w:r w:rsidRPr="00A6633B">
                          <w:rPr>
                            <w:sz w:val="20"/>
                          </w:rPr>
                          <w:t xml:space="preserve">-plot of </w:t>
                        </w:r>
                        <w:proofErr w:type="spellStart"/>
                        <w:r w:rsidRPr="00A6633B">
                          <w:rPr>
                            <w:sz w:val="20"/>
                          </w:rPr>
                          <w:t>ZnO</w:t>
                        </w:r>
                        <w:proofErr w:type="spellEnd"/>
                        <w:r w:rsidRPr="00A6633B">
                          <w:rPr>
                            <w:sz w:val="20"/>
                          </w:rPr>
                          <w:t xml:space="preserve"> nanorods, indicates the band gap was 3.24 eV. UPS spectrum of </w:t>
                        </w:r>
                        <w:proofErr w:type="spellStart"/>
                        <w:r w:rsidRPr="00A6633B">
                          <w:rPr>
                            <w:sz w:val="20"/>
                          </w:rPr>
                          <w:t>ZnO</w:t>
                        </w:r>
                        <w:proofErr w:type="spellEnd"/>
                        <w:r w:rsidRPr="00A6633B">
                          <w:rPr>
                            <w:sz w:val="20"/>
                          </w:rPr>
                          <w:t xml:space="preserve"> (c) cut off region; (d) onset region. (e) Energy-band diagram of </w:t>
                        </w:r>
                        <w:proofErr w:type="spellStart"/>
                        <w:r w:rsidRPr="00A6633B">
                          <w:rPr>
                            <w:sz w:val="20"/>
                          </w:rPr>
                          <w:t>ZnO</w:t>
                        </w:r>
                        <w:proofErr w:type="spellEnd"/>
                        <w:r w:rsidRPr="00A6633B">
                          <w:rPr>
                            <w:sz w:val="20"/>
                          </w:rPr>
                          <w:t xml:space="preserve"> and gold.</w:t>
                        </w:r>
                      </w:p>
                    </w:txbxContent>
                  </v:textbox>
                </v:shape>
                <v:shape id="Picture 163" o:spid="_x0000_s1039" type="#_x0000_t75" style="position:absolute;width:63334;height:261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">
                  <v:imagedata r:id="rId18" o:title="" croptop="1288f" cropleft="435f" cropright="758f"/>
                </v:shape>
                <w10:anchorlock/>
              </v:group>
            </w:pict>
          </mc:Fallback>
        </mc:AlternateContent>
      </w:r>
    </w:p>
    <w:p w14:paraId="34B39923" w14:textId="77777777" w:rsidR="00D643EC" w:rsidRPr="008416A0" w:rsidRDefault="00DF118E" w:rsidP="00C24BC1">
      <w:pPr>
        <w:pStyle w:val="RSCB06BHeadingSub-Section"/>
        <w:rPr>
          <w:rStyle w:val="06CHeading"/>
          <w:b/>
          <w:smallCaps w:val="0"/>
          <w:w w:val="100"/>
          <w:sz w:val="24"/>
          <w:szCs w:val="24"/>
        </w:rPr>
      </w:pPr>
      <w:r>
        <w:rPr>
          <w:rStyle w:val="06CHeading"/>
          <w:b/>
          <w:smallCaps w:val="0"/>
          <w:w w:val="100"/>
          <w:sz w:val="24"/>
          <w:szCs w:val="24"/>
        </w:rPr>
        <w:t xml:space="preserve">3.2. </w:t>
      </w:r>
      <w:r w:rsidR="00D643EC" w:rsidRPr="008416A0">
        <w:rPr>
          <w:rStyle w:val="06CHeading"/>
          <w:b/>
          <w:smallCaps w:val="0"/>
          <w:w w:val="100"/>
          <w:sz w:val="24"/>
          <w:szCs w:val="24"/>
        </w:rPr>
        <w:t xml:space="preserve">Gas sensing properties of </w:t>
      </w:r>
      <w:proofErr w:type="spellStart"/>
      <w:r w:rsidR="00D643EC" w:rsidRPr="008416A0">
        <w:rPr>
          <w:rStyle w:val="06CHeading"/>
          <w:b/>
          <w:smallCaps w:val="0"/>
          <w:w w:val="100"/>
          <w:sz w:val="24"/>
          <w:szCs w:val="24"/>
        </w:rPr>
        <w:t>ZnO</w:t>
      </w:r>
      <w:proofErr w:type="spellEnd"/>
      <w:r w:rsidR="00D643EC" w:rsidRPr="008416A0">
        <w:rPr>
          <w:rStyle w:val="06CHeading"/>
          <w:b/>
          <w:smallCaps w:val="0"/>
          <w:w w:val="100"/>
          <w:sz w:val="24"/>
          <w:szCs w:val="24"/>
        </w:rPr>
        <w:t>/Au Schottky diodes</w:t>
      </w:r>
    </w:p>
    <w:p w14:paraId="6906A190" w14:textId="548EFD61" w:rsidR="00574EEA" w:rsidRDefault="00D643EC" w:rsidP="00574EEA">
      <w:pPr>
        <w:spacing w:before="120"/>
        <w:rPr>
          <w:rFonts w:eastAsia="SimSun" w:cs="Times New Roman"/>
          <w:w w:val="108"/>
          <w:szCs w:val="24"/>
          <w:lang w:val="en-GB" w:eastAsia="en-US"/>
        </w:rPr>
      </w:pPr>
      <w:r w:rsidRPr="008416A0">
        <w:rPr>
          <w:rStyle w:val="06CHeading"/>
          <w:b w:val="0"/>
          <w:smallCaps w:val="0"/>
          <w:sz w:val="24"/>
          <w:szCs w:val="24"/>
        </w:rPr>
        <w:t xml:space="preserve">The resistance of a </w:t>
      </w:r>
      <w:proofErr w:type="spellStart"/>
      <w:r w:rsidRPr="008416A0">
        <w:rPr>
          <w:rStyle w:val="06CHeading"/>
          <w:b w:val="0"/>
          <w:smallCaps w:val="0"/>
          <w:sz w:val="24"/>
          <w:szCs w:val="24"/>
        </w:rPr>
        <w:t>ZnO</w:t>
      </w:r>
      <w:proofErr w:type="spellEnd"/>
      <w:r w:rsidRPr="008416A0">
        <w:rPr>
          <w:rStyle w:val="06CHeading"/>
          <w:b w:val="0"/>
          <w:smallCaps w:val="0"/>
          <w:sz w:val="24"/>
          <w:szCs w:val="24"/>
        </w:rPr>
        <w:t>/Au Schottky diode sensor at room temperature was recorded against time at a constant bias of 0.5 V (Figure 5a). Increasing concentrations of NH</w:t>
      </w:r>
      <w:r w:rsidRPr="008416A0">
        <w:rPr>
          <w:rStyle w:val="06CHeading"/>
          <w:b w:val="0"/>
          <w:smallCaps w:val="0"/>
          <w:sz w:val="24"/>
          <w:szCs w:val="24"/>
          <w:vertAlign w:val="subscript"/>
        </w:rPr>
        <w:t>3</w:t>
      </w:r>
      <w:r w:rsidRPr="008416A0">
        <w:rPr>
          <w:rStyle w:val="06CHeading"/>
          <w:b w:val="0"/>
          <w:smallCaps w:val="0"/>
          <w:sz w:val="24"/>
          <w:szCs w:val="24"/>
        </w:rPr>
        <w:t xml:space="preserve"> were applied to the sensor in 0%, 10% and 20% relative humidity. The sensor was exposed to synthetic air before and after gas pulses to establish a baseline resistance. The current of the </w:t>
      </w:r>
      <w:proofErr w:type="spellStart"/>
      <w:r w:rsidRPr="008416A0">
        <w:rPr>
          <w:rStyle w:val="06CHeading"/>
          <w:b w:val="0"/>
          <w:smallCaps w:val="0"/>
          <w:sz w:val="24"/>
          <w:szCs w:val="24"/>
        </w:rPr>
        <w:t>ZnO</w:t>
      </w:r>
      <w:proofErr w:type="spellEnd"/>
      <w:r w:rsidRPr="008416A0">
        <w:rPr>
          <w:rStyle w:val="06CHeading"/>
          <w:b w:val="0"/>
          <w:smallCaps w:val="0"/>
          <w:sz w:val="24"/>
          <w:szCs w:val="24"/>
        </w:rPr>
        <w:t>/Au Schottky diode gas sensor increased rapidly in the presence of NH</w:t>
      </w:r>
      <w:r w:rsidRPr="008416A0">
        <w:rPr>
          <w:rStyle w:val="06CHeading"/>
          <w:b w:val="0"/>
          <w:smallCaps w:val="0"/>
          <w:sz w:val="24"/>
          <w:szCs w:val="24"/>
          <w:vertAlign w:val="subscript"/>
        </w:rPr>
        <w:t>3</w:t>
      </w:r>
      <w:r w:rsidRPr="008416A0">
        <w:rPr>
          <w:rStyle w:val="06CHeading"/>
          <w:b w:val="0"/>
          <w:smallCaps w:val="0"/>
          <w:sz w:val="24"/>
          <w:szCs w:val="24"/>
        </w:rPr>
        <w:t xml:space="preserve">. When the chamber was purged with synthetic air, the current returned to the baseline as the oxygen molecules adsorbed on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again. The sensors showed an increase in the response with increasing NH</w:t>
      </w:r>
      <w:r w:rsidRPr="008416A0">
        <w:rPr>
          <w:rStyle w:val="06CHeading"/>
          <w:b w:val="0"/>
          <w:smallCaps w:val="0"/>
          <w:sz w:val="24"/>
          <w:szCs w:val="24"/>
          <w:vertAlign w:val="subscript"/>
        </w:rPr>
        <w:t>3</w:t>
      </w:r>
      <w:r w:rsidRPr="008416A0">
        <w:rPr>
          <w:rStyle w:val="06CHeading"/>
          <w:b w:val="0"/>
          <w:smallCaps w:val="0"/>
          <w:sz w:val="24"/>
          <w:szCs w:val="24"/>
        </w:rPr>
        <w:t xml:space="preserve"> concentration. The as-prepared device showed a large baseline drift of 13 µA/min. Exposure to 20% humidity was found to improve baseline stability to &lt; 2 µA/min over 9 hours and also increase response and recovery rates. At 10 ppm NH</w:t>
      </w:r>
      <w:r w:rsidRPr="008416A0">
        <w:rPr>
          <w:rStyle w:val="06CHeading"/>
          <w:b w:val="0"/>
          <w:smallCaps w:val="0"/>
          <w:sz w:val="24"/>
          <w:szCs w:val="24"/>
          <w:vertAlign w:val="subscript"/>
        </w:rPr>
        <w:t>3</w:t>
      </w:r>
      <w:r w:rsidR="00A70E6E">
        <w:rPr>
          <w:rStyle w:val="06CHeading"/>
          <w:b w:val="0"/>
          <w:smallCaps w:val="0"/>
          <w:sz w:val="24"/>
          <w:szCs w:val="24"/>
        </w:rPr>
        <w:t xml:space="preserve">, </w:t>
      </w:r>
      <w:r w:rsidRPr="008416A0">
        <w:rPr>
          <w:rStyle w:val="06CHeading"/>
          <w:b w:val="0"/>
          <w:smallCaps w:val="0"/>
          <w:sz w:val="24"/>
          <w:szCs w:val="24"/>
        </w:rPr>
        <w:t xml:space="preserve">the response time t90 was approximately 28 min in dry </w:t>
      </w:r>
      <w:r w:rsidRPr="008416A0">
        <w:rPr>
          <w:rStyle w:val="06CHeading"/>
          <w:b w:val="0"/>
          <w:smallCaps w:val="0"/>
          <w:sz w:val="24"/>
          <w:szCs w:val="24"/>
        </w:rPr>
        <w:lastRenderedPageBreak/>
        <w:t>air and 3 min at 20% humidity</w:t>
      </w:r>
      <w:r w:rsidR="00EC7190">
        <w:rPr>
          <w:rStyle w:val="06CHeading"/>
          <w:b w:val="0"/>
          <w:smallCaps w:val="0"/>
          <w:sz w:val="24"/>
          <w:szCs w:val="24"/>
        </w:rPr>
        <w:t>, while the recovery times were longer with 74 min in dry air and 20 min at 20% humidity</w:t>
      </w:r>
      <w:r w:rsidRPr="008416A0">
        <w:rPr>
          <w:rStyle w:val="06CHeading"/>
          <w:b w:val="0"/>
          <w:smallCaps w:val="0"/>
          <w:sz w:val="24"/>
          <w:szCs w:val="24"/>
        </w:rPr>
        <w:t xml:space="preserve">. </w:t>
      </w:r>
      <w:r w:rsidR="00EC7190">
        <w:rPr>
          <w:rStyle w:val="06CHeading"/>
          <w:b w:val="0"/>
          <w:smallCaps w:val="0"/>
          <w:sz w:val="24"/>
          <w:szCs w:val="24"/>
        </w:rPr>
        <w:t xml:space="preserve">The longer recovery </w:t>
      </w:r>
      <w:r w:rsidR="00145CF3">
        <w:rPr>
          <w:rStyle w:val="06CHeading"/>
          <w:b w:val="0"/>
          <w:smallCaps w:val="0"/>
          <w:sz w:val="24"/>
          <w:szCs w:val="24"/>
        </w:rPr>
        <w:t xml:space="preserve">times are probably due to slow desorption rates of reaction products from the surface. Operating the sensor at slightly elevated temperature </w:t>
      </w:r>
      <w:r w:rsidR="00765654">
        <w:rPr>
          <w:rStyle w:val="06CHeading"/>
          <w:b w:val="0"/>
          <w:smallCaps w:val="0"/>
          <w:sz w:val="24"/>
          <w:szCs w:val="24"/>
        </w:rPr>
        <w:t>is</w:t>
      </w:r>
      <w:r w:rsidR="00145CF3">
        <w:rPr>
          <w:rStyle w:val="06CHeading"/>
          <w:b w:val="0"/>
          <w:smallCaps w:val="0"/>
          <w:sz w:val="24"/>
          <w:szCs w:val="24"/>
        </w:rPr>
        <w:t xml:space="preserve"> likely to increase desorption rates</w:t>
      </w:r>
      <w:r w:rsidR="00765654">
        <w:rPr>
          <w:rStyle w:val="06CHeading"/>
          <w:b w:val="0"/>
          <w:smallCaps w:val="0"/>
          <w:sz w:val="24"/>
          <w:szCs w:val="24"/>
        </w:rPr>
        <w:t xml:space="preserve"> </w:t>
      </w:r>
      <w:r w:rsidR="00145CF3">
        <w:rPr>
          <w:rStyle w:val="06CHeading"/>
          <w:b w:val="0"/>
          <w:smallCaps w:val="0"/>
          <w:sz w:val="24"/>
          <w:szCs w:val="24"/>
        </w:rPr>
        <w:t xml:space="preserve">and accelerate the recovery. </w:t>
      </w:r>
      <w:r w:rsidRPr="008416A0">
        <w:rPr>
          <w:rStyle w:val="06CHeading"/>
          <w:b w:val="0"/>
          <w:smallCaps w:val="0"/>
          <w:sz w:val="24"/>
          <w:szCs w:val="24"/>
        </w:rPr>
        <w:t xml:space="preserve">Increasing humidity reduced the overall sensor responsivity (Figure 5c), although the ability of the sensor to discriminate concentrations within the concentration range investigated remains approximately the same. </w:t>
      </w:r>
      <w:bookmarkStart w:id="1" w:name="_Hlk51181834"/>
      <w:bookmarkStart w:id="2" w:name="_Hlk51179304"/>
      <w:r w:rsidR="00574EEA" w:rsidRPr="00574EEA">
        <w:rPr>
          <w:rFonts w:eastAsia="SimSun" w:cs="Times New Roman"/>
          <w:w w:val="108"/>
          <w:szCs w:val="24"/>
          <w:lang w:val="en-GB" w:eastAsia="en-US"/>
        </w:rPr>
        <w:t xml:space="preserve">The overall current increased with increasing humidity. This could be due to the adsorption of water on the </w:t>
      </w:r>
      <w:proofErr w:type="spellStart"/>
      <w:r w:rsidR="00574EEA" w:rsidRPr="00574EEA">
        <w:rPr>
          <w:rFonts w:eastAsia="SimSun" w:cs="Times New Roman"/>
          <w:w w:val="108"/>
          <w:szCs w:val="24"/>
          <w:lang w:val="en-GB" w:eastAsia="en-US"/>
        </w:rPr>
        <w:t>ZnO</w:t>
      </w:r>
      <w:proofErr w:type="spellEnd"/>
      <w:r w:rsidR="00574EEA" w:rsidRPr="00574EEA">
        <w:rPr>
          <w:rFonts w:eastAsia="SimSun" w:cs="Times New Roman"/>
          <w:w w:val="108"/>
          <w:szCs w:val="24"/>
          <w:lang w:val="en-GB" w:eastAsia="en-US"/>
        </w:rPr>
        <w:t xml:space="preserve"> surface and its subsequent dissociation into hydroxide and protons, which could lead to enhanced conductivity due to a proton hopping mechanism</w:t>
      </w:r>
      <w:r w:rsidR="00AA4A9B">
        <w:rPr>
          <w:rFonts w:eastAsia="SimSun" w:cs="Times New Roman"/>
          <w:w w:val="108"/>
          <w:szCs w:val="24"/>
          <w:lang w:val="en-GB" w:eastAsia="en-US"/>
        </w:rPr>
        <w:t xml:space="preserve">. </w:t>
      </w:r>
      <w:r w:rsidR="00AA4A9B">
        <w:rPr>
          <w:rFonts w:eastAsia="SimSun" w:cs="Times New Roman"/>
          <w:w w:val="108"/>
          <w:szCs w:val="24"/>
          <w:lang w:val="en-GB" w:eastAsia="en-US"/>
        </w:rPr>
        <w:fldChar w:fldCharType="begin" w:fldLock="1"/>
      </w:r>
      <w:r w:rsidR="00AA4A9B">
        <w:rPr>
          <w:rFonts w:eastAsia="SimSun" w:cs="Times New Roman"/>
          <w:w w:val="108"/>
          <w:szCs w:val="24"/>
          <w:lang w:val="en-GB" w:eastAsia="en-US"/>
        </w:rPr>
        <w:instrText>ADDIN CSL_CITATION {"citationItems":[{"id":"ITEM-1","itemData":{"DOI":"10.1021/acsami.0c03257","ISSN":"19448252","PMID":"32367710","abstract":"A metal-oxide material (indium zinc oxide [IZO]) device with near-infrared (NIR) laser annealing was demonstrated on both glass and bendable plastic substrates (polycarbonate, polyethylene, and polyethylene terephthalate). After only 60 s, the sheet resistance of IZO films annealed with a laser was comparable to that of thermal-annealed devices at temperatures in the range of 200-300 °C (1 h). XPS, ATR, and AFM were used to investigate the changes in the sheet resistance and correlate them to the composition and morphology of the thin film. Finally, the NIR-laser-annealed IZO films were demonstrated to be capable of detecting changes in humidity and serving as a highly sensitive gas sensor of hydrogen sulfide (in ppb concentration), with room-temperature operation on a bendable substrate.","author":[{"dropping-particle":"","family":"Chang","given":"Po Yi","non-dropping-particle":"","parse-names":false,"suffix":""},{"dropping-particle":"","family":"Chang","given":"Po Yi","non-dropping-particle":"","parse-names":false,"suffix":""},{"dropping-particle":"","family":"Chang","given":"Po Yi","non-dropping-particle":"","parse-names":false,"suffix":""},{"dropping-particle":"","family":"Lin","given":"Ching Fu","non-dropping-particle":"","parse-names":false,"suffix":""},{"dropping-particle":"","family":"Lin","given":"Ching Fu","non-dropping-particle":"","parse-names":false,"suffix":""},{"dropping-particle":"","family":"Lin","given":"Ching Fu","non-dropping-particle":"","parse-names":false,"suffix":""},{"dropping-particle":"","family":"Khoury Rouphael","given":"Samer","non-dropping-particle":"El","parse-names":false,"suffix":""},{"dropping-particle":"","family":"Khoury Rouphael","given":"Samer","non-dropping-particle":"El","parse-names":false,"suffix":""},{"dropping-particle":"","family":"Huang","given":"Ting Hsuan","non-dropping-particle":"","parse-names":false,"suffix":""},{"dropping-particle":"","family":"Wu","given":"Chang Mao","non-dropping-particle":"","parse-names":false,"suffix":""},{"dropping-particle":"","family":"Berling","given":"Dominique","non-dropping-particle":"","parse-names":false,"suffix":""},{"dropping-particle":"","family":"Berling","given":"Dominique","non-dropping-particle":"","parse-names":false,"suffix":""},{"dropping-particle":"","family":"Yeh","given":"Ping Hung","non-dropping-particle":"","parse-names":false,"suffix":""},{"dropping-particle":"","family":"Lu","given":"Chia Jung","non-dropping-particle":"","parse-names":false,"suffix":""},{"dropping-particle":"","family":"Meng","given":"Hsin Fei","non-dropping-particle":"","parse-names":false,"suffix":""},{"dropping-particle":"","family":"Zan","given":"Hsiao Wen","non-dropping-particle":"","parse-names":false,"suffix":""},{"dropping-particle":"","family":"Soppera","given":"Olivier","non-dropping-particle":"","parse-names":false,"suffix":""},{"dropping-particle":"","family":"Soppera","given":"Olivier","non-dropping-particle":"","parse-names":false,"suffix":""}],"container-title":"ACS Applied Materials and Interfaces","id":"ITEM-1","issue":"22","issued":{"date-parts":[["2020"]]},"page":"24984-24991","title":"Near-Infrared Laser-Annealed IZO Flexible Device as a Sensitive H2S Sensor at Room Temperature","type":"article-journal","volume":"12"},"uris":["http://www.mendeley.com/documents/?uuid=71c51b41-988c-3204-8392-aa38756eabd0"]}],"mendeley":{"formattedCitation":"&lt;sup&gt;51&lt;/sup&gt;","plainTextFormattedCitation":"51","previouslyFormattedCitation":"&lt;sup&gt;51&lt;/sup&gt;"},"properties":{"noteIndex":0},"schema":"https://github.com/citation-style-language/schema/raw/master/csl-citation.json"}</w:instrText>
      </w:r>
      <w:r w:rsidR="00AA4A9B">
        <w:rPr>
          <w:rFonts w:eastAsia="SimSun" w:cs="Times New Roman"/>
          <w:w w:val="108"/>
          <w:szCs w:val="24"/>
          <w:lang w:val="en-GB" w:eastAsia="en-US"/>
        </w:rPr>
        <w:fldChar w:fldCharType="separate"/>
      </w:r>
      <w:r w:rsidR="00AA4A9B" w:rsidRPr="00AA4A9B">
        <w:rPr>
          <w:rFonts w:eastAsia="SimSun" w:cs="Times New Roman"/>
          <w:noProof/>
          <w:w w:val="108"/>
          <w:szCs w:val="24"/>
          <w:vertAlign w:val="superscript"/>
          <w:lang w:val="en-GB" w:eastAsia="en-US"/>
        </w:rPr>
        <w:t>51</w:t>
      </w:r>
      <w:r w:rsidR="00AA4A9B">
        <w:rPr>
          <w:rFonts w:eastAsia="SimSun" w:cs="Times New Roman"/>
          <w:w w:val="108"/>
          <w:szCs w:val="24"/>
          <w:lang w:val="en-GB" w:eastAsia="en-US"/>
        </w:rPr>
        <w:fldChar w:fldCharType="end"/>
      </w:r>
      <w:r w:rsidR="00574EEA" w:rsidRPr="00574EEA">
        <w:rPr>
          <w:rFonts w:eastAsia="SimSun" w:cs="Times New Roman"/>
          <w:w w:val="108"/>
          <w:szCs w:val="24"/>
          <w:lang w:val="en-GB" w:eastAsia="en-US"/>
        </w:rPr>
        <w:t xml:space="preserve"> The presence of protons on the surface could also </w:t>
      </w:r>
      <w:r w:rsidR="00574EEA">
        <w:rPr>
          <w:rFonts w:eastAsia="SimSun" w:cs="Times New Roman"/>
          <w:w w:val="108"/>
          <w:szCs w:val="24"/>
          <w:lang w:val="en-GB" w:eastAsia="en-US"/>
        </w:rPr>
        <w:t>result in</w:t>
      </w:r>
      <w:r w:rsidR="00574EEA" w:rsidRPr="00574EEA">
        <w:rPr>
          <w:rFonts w:eastAsia="SimSun" w:cs="Times New Roman"/>
          <w:w w:val="108"/>
          <w:szCs w:val="24"/>
          <w:lang w:val="en-GB" w:eastAsia="en-US"/>
        </w:rPr>
        <w:t xml:space="preserve"> enhanced adsorption of the alkaline ammonia molecules, which could explain the faster response at higher humidity.</w:t>
      </w:r>
      <w:bookmarkEnd w:id="1"/>
      <w:r w:rsidR="00574EEA" w:rsidRPr="00574EEA">
        <w:rPr>
          <w:rFonts w:eastAsia="SimSun" w:cs="Times New Roman"/>
          <w:w w:val="108"/>
          <w:szCs w:val="24"/>
          <w:lang w:val="en-GB" w:eastAsia="en-US"/>
        </w:rPr>
        <w:t xml:space="preserve"> </w:t>
      </w:r>
      <w:bookmarkEnd w:id="2"/>
    </w:p>
    <w:p w14:paraId="3E7106F3" w14:textId="77777777" w:rsidR="00574EEA" w:rsidRPr="00574EEA" w:rsidRDefault="00574EEA" w:rsidP="00574EEA">
      <w:pPr>
        <w:spacing w:before="120"/>
        <w:rPr>
          <w:rFonts w:eastAsia="SimSun" w:cs="Times New Roman"/>
          <w:w w:val="108"/>
          <w:szCs w:val="24"/>
          <w:lang w:val="en-GB" w:eastAsia="en-US"/>
        </w:rPr>
      </w:pPr>
      <w:bookmarkStart w:id="3" w:name="_Hlk51182632"/>
      <w:r>
        <w:rPr>
          <w:rFonts w:eastAsia="SimSun" w:cs="Times New Roman"/>
          <w:w w:val="108"/>
          <w:szCs w:val="24"/>
          <w:lang w:val="en-GB" w:eastAsia="en-US"/>
        </w:rPr>
        <w:t xml:space="preserve">The responsivity of the sensor varies between 8% and 18% within the concentration range of ammonia investigated. Further improvement in the sensor response might be achieved by optimising the gold loading of the </w:t>
      </w:r>
      <w:proofErr w:type="spellStart"/>
      <w:r w:rsidR="007874FC">
        <w:rPr>
          <w:rFonts w:eastAsia="SimSun" w:cs="Times New Roman"/>
          <w:w w:val="108"/>
          <w:szCs w:val="24"/>
          <w:lang w:val="en-GB" w:eastAsia="en-US"/>
        </w:rPr>
        <w:t>ZnO</w:t>
      </w:r>
      <w:proofErr w:type="spellEnd"/>
      <w:r w:rsidR="007874FC">
        <w:rPr>
          <w:rFonts w:eastAsia="SimSun" w:cs="Times New Roman"/>
          <w:w w:val="108"/>
          <w:szCs w:val="24"/>
          <w:lang w:val="en-GB" w:eastAsia="en-US"/>
        </w:rPr>
        <w:t xml:space="preserve"> nanorods. </w:t>
      </w:r>
      <w:r w:rsidR="005A05C8" w:rsidRPr="00FB2232">
        <w:rPr>
          <w:rFonts w:eastAsia="SimSun" w:cs="Times New Roman"/>
          <w:w w:val="108"/>
          <w:szCs w:val="24"/>
          <w:vertAlign w:val="superscript"/>
          <w:lang w:val="en-GB" w:eastAsia="en-US"/>
        </w:rPr>
        <w:t>32</w:t>
      </w:r>
    </w:p>
    <w:bookmarkEnd w:id="3"/>
    <w:p w14:paraId="112478DD" w14:textId="77777777" w:rsidR="009B7744" w:rsidRDefault="009B7744" w:rsidP="00C24BC1">
      <w:pPr>
        <w:spacing w:before="120"/>
        <w:rPr>
          <w:rStyle w:val="06CHeading"/>
          <w:b w:val="0"/>
          <w:smallCaps w:val="0"/>
          <w:sz w:val="24"/>
          <w:szCs w:val="24"/>
        </w:rPr>
      </w:pPr>
    </w:p>
    <w:p w14:paraId="3F3D6EEE" w14:textId="77777777" w:rsidR="00A6633B" w:rsidRDefault="00A6633B" w:rsidP="00C24BC1">
      <w:pPr>
        <w:spacing w:before="120"/>
        <w:rPr>
          <w:rStyle w:val="06CHeading"/>
          <w:b w:val="0"/>
          <w:smallCaps w:val="0"/>
          <w:sz w:val="24"/>
          <w:szCs w:val="24"/>
        </w:rPr>
      </w:pPr>
      <w:r w:rsidRPr="00A6633B">
        <w:rPr>
          <w:rFonts w:ascii="Calibri" w:eastAsia="SimSun" w:hAnsi="Calibri" w:cs="Times New Roman"/>
          <w:noProof/>
          <w:sz w:val="22"/>
          <w:lang w:val="en-GB" w:eastAsia="en-GB"/>
        </w:rPr>
        <w:lastRenderedPageBreak/>
        <mc:AlternateContent>
          <mc:Choice Requires="wpg">
            <w:drawing>
              <wp:inline distT="0" distB="0" distL="0" distR="0" wp14:anchorId="6B8D21C4" wp14:editId="20554208">
                <wp:extent cx="5661660" cy="5486399"/>
                <wp:effectExtent l="0" t="0" r="0" b="635"/>
                <wp:docPr id="18" name="Group 18"/>
                <wp:cNvGraphicFramePr/>
                <a:graphic xmlns:a="http://schemas.openxmlformats.org/drawingml/2006/main">
                  <a:graphicData uri="http://schemas.microsoft.com/office/word/2010/wordprocessingGroup">
                    <wpg:wgp>
                      <wpg:cNvGrpSpPr/>
                      <wpg:grpSpPr>
                        <a:xfrm>
                          <a:off x="0" y="0"/>
                          <a:ext cx="5661660" cy="5486399"/>
                          <a:chOff x="-1236270" y="0"/>
                          <a:chExt cx="5661965" cy="5486441"/>
                        </a:xfrm>
                      </wpg:grpSpPr>
                      <wps:wsp>
                        <wps:cNvPr id="22" name="Text Box 22"/>
                        <wps:cNvSpPr txBox="1"/>
                        <wps:spPr>
                          <a:xfrm>
                            <a:off x="-1236270" y="4500279"/>
                            <a:ext cx="5661965" cy="986162"/>
                          </a:xfrm>
                          <a:prstGeom prst="rect">
                            <a:avLst/>
                          </a:prstGeom>
                          <a:solidFill>
                            <a:prstClr val="white"/>
                          </a:solidFill>
                          <a:ln>
                            <a:noFill/>
                          </a:ln>
                        </wps:spPr>
                        <wps:txbx>
                          <w:txbxContent>
                            <w:p w14:paraId="033240DF" w14:textId="77777777" w:rsidR="00A6633B" w:rsidRPr="00A6633B" w:rsidRDefault="00A6633B" w:rsidP="00A6633B">
                              <w:pPr>
                                <w:rPr>
                                  <w:rFonts w:cs="Times New Roman"/>
                                  <w:w w:val="108"/>
                                  <w:sz w:val="14"/>
                                </w:rPr>
                              </w:pPr>
                              <w:r w:rsidRPr="00A6633B">
                                <w:rPr>
                                  <w:rFonts w:cs="Times New Roman"/>
                                  <w:sz w:val="20"/>
                                </w:rPr>
                                <w:t xml:space="preserve">Figure 5 (a) Current change of a </w:t>
                              </w:r>
                              <w:proofErr w:type="spellStart"/>
                              <w:r w:rsidRPr="00A6633B">
                                <w:rPr>
                                  <w:rFonts w:cs="Times New Roman"/>
                                  <w:sz w:val="20"/>
                                </w:rPr>
                                <w:t>ZnO</w:t>
                              </w:r>
                              <w:proofErr w:type="spellEnd"/>
                              <w:r w:rsidRPr="00A6633B">
                                <w:rPr>
                                  <w:rFonts w:cs="Times New Roman"/>
                                  <w:sz w:val="20"/>
                                </w:rPr>
                                <w:t>/Au Schottky diode versus time at different concentrations of NH</w:t>
                              </w:r>
                              <w:r w:rsidRPr="00A6633B">
                                <w:rPr>
                                  <w:rFonts w:cs="Times New Roman"/>
                                  <w:sz w:val="20"/>
                                  <w:vertAlign w:val="subscript"/>
                                </w:rPr>
                                <w:t>3</w:t>
                              </w:r>
                              <w:r w:rsidRPr="00A6633B">
                                <w:rPr>
                                  <w:rFonts w:cs="Times New Roman"/>
                                  <w:sz w:val="20"/>
                                </w:rPr>
                                <w:t xml:space="preserve"> gas in dry air, 10% and 20% humidity, tested at room temperature with a forward bias of 0.5 V. (b) The responsivity (S%) versus NH</w:t>
                              </w:r>
                              <w:r w:rsidRPr="00A6633B">
                                <w:rPr>
                                  <w:rFonts w:cs="Times New Roman"/>
                                  <w:sz w:val="20"/>
                                  <w:vertAlign w:val="subscript"/>
                                </w:rPr>
                                <w:t>3</w:t>
                              </w:r>
                              <w:r w:rsidRPr="00A6633B">
                                <w:rPr>
                                  <w:rFonts w:cs="Times New Roman"/>
                                  <w:sz w:val="20"/>
                                </w:rPr>
                                <w:t xml:space="preserve"> concentration at room temperature in dry air; the trendline was obtained by fitting with </w:t>
                              </w:r>
                              <w:r w:rsidRPr="00A6633B">
                                <w:rPr>
                                  <w:rFonts w:eastAsia="SimSun" w:cs="Times New Roman"/>
                                  <w:i/>
                                  <w:sz w:val="20"/>
                                </w:rPr>
                                <w:t xml:space="preserve"> </w:t>
                              </w:r>
                              <m:oMath>
                                <m:r>
                                  <w:rPr>
                                    <w:rFonts w:ascii="Cambria Math" w:eastAsia="SimSun" w:hAnsi="Cambria Math" w:cs="Times New Roman"/>
                                    <w:sz w:val="20"/>
                                  </w:rPr>
                                  <m:t>y=a+bln</m:t>
                                </m:r>
                                <m:d>
                                  <m:dPr>
                                    <m:ctrlPr>
                                      <w:rPr>
                                        <w:rFonts w:ascii="Cambria Math" w:eastAsia="SimSun" w:hAnsi="Cambria Math" w:cs="Times New Roman"/>
                                        <w:i/>
                                        <w:sz w:val="20"/>
                                        <w:szCs w:val="24"/>
                                      </w:rPr>
                                    </m:ctrlPr>
                                  </m:dPr>
                                  <m:e>
                                    <m:r>
                                      <w:rPr>
                                        <w:rFonts w:ascii="Cambria Math" w:eastAsia="SimSun" w:hAnsi="Cambria Math" w:cs="Times New Roman"/>
                                        <w:sz w:val="20"/>
                                      </w:rPr>
                                      <m:t>x</m:t>
                                    </m:r>
                                  </m:e>
                                </m:d>
                              </m:oMath>
                              <w:r w:rsidRPr="00A6633B">
                                <w:rPr>
                                  <w:rFonts w:cs="Times New Roman"/>
                                  <w:i/>
                                  <w:w w:val="108"/>
                                  <w:sz w:val="20"/>
                                </w:rPr>
                                <w:t xml:space="preserve"> </w:t>
                              </w:r>
                              <w:r w:rsidRPr="00A6633B">
                                <w:rPr>
                                  <w:rFonts w:cs="Times New Roman"/>
                                  <w:sz w:val="20"/>
                                </w:rPr>
                                <w:t>with a=0.0866 and b=0.0343. (c) Comparison of S% in dry air, 10% and 20% humid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2" name="Picture 12"/>
                          <pic:cNvPicPr>
                            <a:picLocks noChangeAspect="1"/>
                          </pic:cNvPicPr>
                        </pic:nvPicPr>
                        <pic:blipFill rotWithShape="1">
                          <a:blip r:embed="rId19" cstate="print">
                            <a:extLst>
                              <a:ext uri="{28A0092B-C50C-407E-A947-70E740481C1C}">
                                <a14:useLocalDpi xmlns:a14="http://schemas.microsoft.com/office/drawing/2010/main" val="0"/>
                              </a:ext>
                            </a:extLst>
                          </a:blip>
                          <a:srcRect l="2605" t="6073" r="4791" b="5688"/>
                          <a:stretch/>
                        </pic:blipFill>
                        <pic:spPr bwMode="auto">
                          <a:xfrm>
                            <a:off x="80963" y="0"/>
                            <a:ext cx="2933700" cy="452120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6B8D21C4" id="Group 18" o:spid="_x0000_s1040" style="width:445.8pt;height:6in;mso-position-horizontal-relative:char;mso-position-vertical-relative:line" coordorigin="-12362" coordsize="56619,548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">
                <v:shape id="Text Box 22" o:spid="_x0000_s1041" type="#_x0000_t202" style="position:absolute;left:-12362;top:45002;width:56618;height:9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033240DF" w14:textId="77777777" w:rsidR="00A6633B" w:rsidRPr="00A6633B" w:rsidRDefault="00A6633B" w:rsidP="00A6633B">
                        <w:pPr>
                          <w:rPr>
                            <w:rFonts w:cs="Times New Roman"/>
                            <w:w w:val="108"/>
                            <w:sz w:val="14"/>
                          </w:rPr>
                        </w:pPr>
                        <w:r w:rsidRPr="00A6633B">
                          <w:rPr>
                            <w:rFonts w:cs="Times New Roman"/>
                            <w:sz w:val="20"/>
                          </w:rPr>
                          <w:t xml:space="preserve">Figure 5 (a) Current change of a </w:t>
                        </w:r>
                        <w:proofErr w:type="spellStart"/>
                        <w:r w:rsidRPr="00A6633B">
                          <w:rPr>
                            <w:rFonts w:cs="Times New Roman"/>
                            <w:sz w:val="20"/>
                          </w:rPr>
                          <w:t>ZnO</w:t>
                        </w:r>
                        <w:proofErr w:type="spellEnd"/>
                        <w:r w:rsidRPr="00A6633B">
                          <w:rPr>
                            <w:rFonts w:cs="Times New Roman"/>
                            <w:sz w:val="20"/>
                          </w:rPr>
                          <w:t>/Au Schottky diode versus time at different concentrations of NH</w:t>
                        </w:r>
                        <w:r w:rsidRPr="00A6633B">
                          <w:rPr>
                            <w:rFonts w:cs="Times New Roman"/>
                            <w:sz w:val="20"/>
                            <w:vertAlign w:val="subscript"/>
                          </w:rPr>
                          <w:t>3</w:t>
                        </w:r>
                        <w:r w:rsidRPr="00A6633B">
                          <w:rPr>
                            <w:rFonts w:cs="Times New Roman"/>
                            <w:sz w:val="20"/>
                          </w:rPr>
                          <w:t xml:space="preserve"> gas in dry air, 10% and 20% humidity, tested at room temperature with a forward bias of 0.5 V. (b) The responsivity (S%) versus NH</w:t>
                        </w:r>
                        <w:r w:rsidRPr="00A6633B">
                          <w:rPr>
                            <w:rFonts w:cs="Times New Roman"/>
                            <w:sz w:val="20"/>
                            <w:vertAlign w:val="subscript"/>
                          </w:rPr>
                          <w:t>3</w:t>
                        </w:r>
                        <w:r w:rsidRPr="00A6633B">
                          <w:rPr>
                            <w:rFonts w:cs="Times New Roman"/>
                            <w:sz w:val="20"/>
                          </w:rPr>
                          <w:t xml:space="preserve"> concentration at room temperature in dry air; the trendline was obtained by fitting with </w:t>
                        </w:r>
                        <w:r w:rsidRPr="00A6633B">
                          <w:rPr>
                            <w:rFonts w:eastAsia="SimSun" w:cs="Times New Roman"/>
                            <w:i/>
                            <w:sz w:val="20"/>
                          </w:rPr>
                          <w:t xml:space="preserve"> </w:t>
                        </w:r>
                        <m:oMath>
                          <m:r>
                            <w:rPr>
                              <w:rFonts w:ascii="Cambria Math" w:eastAsia="SimSun" w:hAnsi="Cambria Math" w:cs="Times New Roman"/>
                              <w:sz w:val="20"/>
                            </w:rPr>
                            <m:t>y=a+bln</m:t>
                          </m:r>
                          <m:d>
                            <m:dPr>
                              <m:ctrlPr>
                                <w:rPr>
                                  <w:rFonts w:ascii="Cambria Math" w:eastAsia="SimSun" w:hAnsi="Cambria Math" w:cs="Times New Roman"/>
                                  <w:i/>
                                  <w:sz w:val="20"/>
                                  <w:szCs w:val="24"/>
                                </w:rPr>
                              </m:ctrlPr>
                            </m:dPr>
                            <m:e>
                              <m:r>
                                <w:rPr>
                                  <w:rFonts w:ascii="Cambria Math" w:eastAsia="SimSun" w:hAnsi="Cambria Math" w:cs="Times New Roman"/>
                                  <w:sz w:val="20"/>
                                </w:rPr>
                                <m:t>x</m:t>
                              </m:r>
                            </m:e>
                          </m:d>
                        </m:oMath>
                        <w:r w:rsidRPr="00A6633B">
                          <w:rPr>
                            <w:rFonts w:cs="Times New Roman"/>
                            <w:i/>
                            <w:w w:val="108"/>
                            <w:sz w:val="20"/>
                          </w:rPr>
                          <w:t xml:space="preserve"> </w:t>
                        </w:r>
                        <w:r w:rsidRPr="00A6633B">
                          <w:rPr>
                            <w:rFonts w:cs="Times New Roman"/>
                            <w:sz w:val="20"/>
                          </w:rPr>
                          <w:t>with a=0.0866 and b=0.0343. (c) Comparison of S% in dry air, 10% and 20% humidity.</w:t>
                        </w:r>
                      </w:p>
                    </w:txbxContent>
                  </v:textbox>
                </v:shape>
                <v:shape id="Picture 12" o:spid="_x0000_s1042" type="#_x0000_t75" style="position:absolute;left:809;width:29337;height:45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">
                  <v:imagedata r:id="rId20" o:title="" croptop="3980f" cropbottom="3728f" cropleft="1707f" cropright="3140f"/>
                </v:shape>
                <w10:anchorlock/>
              </v:group>
            </w:pict>
          </mc:Fallback>
        </mc:AlternateContent>
      </w:r>
    </w:p>
    <w:p w14:paraId="32D58697" w14:textId="77777777" w:rsidR="00D643EC" w:rsidRPr="008416A0" w:rsidRDefault="00D643EC" w:rsidP="00C24BC1">
      <w:pPr>
        <w:spacing w:before="120"/>
        <w:rPr>
          <w:rStyle w:val="06CHeading"/>
          <w:b w:val="0"/>
          <w:smallCaps w:val="0"/>
          <w:sz w:val="24"/>
          <w:szCs w:val="24"/>
        </w:rPr>
      </w:pPr>
      <w:r w:rsidRPr="008416A0">
        <w:rPr>
          <w:rStyle w:val="06CHeading"/>
          <w:b w:val="0"/>
          <w:smallCaps w:val="0"/>
          <w:sz w:val="24"/>
          <w:szCs w:val="24"/>
        </w:rPr>
        <w:t>At temperatures below 100 °C, oxygen molecules are known to be ionized to O</w:t>
      </w:r>
      <w:r w:rsidRPr="008416A0">
        <w:rPr>
          <w:rStyle w:val="06CHeading"/>
          <w:b w:val="0"/>
          <w:smallCaps w:val="0"/>
          <w:sz w:val="24"/>
          <w:szCs w:val="24"/>
          <w:vertAlign w:val="subscript"/>
        </w:rPr>
        <w:t>2</w:t>
      </w:r>
      <w:r w:rsidRPr="008416A0">
        <w:rPr>
          <w:rStyle w:val="06CHeading"/>
          <w:b w:val="0"/>
          <w:smallCaps w:val="0"/>
          <w:sz w:val="24"/>
          <w:szCs w:val="24"/>
          <w:vertAlign w:val="superscript"/>
        </w:rPr>
        <w:t>-</w:t>
      </w:r>
      <w:r w:rsidRPr="008416A0">
        <w:rPr>
          <w:rStyle w:val="06CHeading"/>
          <w:b w:val="0"/>
          <w:smallCaps w:val="0"/>
          <w:sz w:val="24"/>
          <w:szCs w:val="24"/>
        </w:rPr>
        <w:t xml:space="preserve"> at the air-</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interface. It is, therefore, </w:t>
      </w:r>
      <w:r w:rsidRPr="008416A0">
        <w:t>proposed that the chemically active oxygen ions and the trace NH</w:t>
      </w:r>
      <w:r w:rsidRPr="008416A0">
        <w:rPr>
          <w:vertAlign w:val="subscript"/>
        </w:rPr>
        <w:t>3</w:t>
      </w:r>
      <w:r w:rsidRPr="008416A0">
        <w:t xml:space="preserve"> molecules reacted at the gas-solid interface as follows:</w:t>
      </w:r>
      <w:r w:rsidRPr="008416A0">
        <w:fldChar w:fldCharType="begin" w:fldLock="1"/>
      </w:r>
      <w:r w:rsidRPr="008416A0">
        <w:instrText>ADDIN CSL_CITATION {"citationItems":[{"id":"ITEM-1","itemData":{"DOI":"10.1016/j.jcis.2016.06.046","ISSN":"10957103","abstract":"ZnO nanorods synthesized using microwave-assisted approach were functionalized with gold (Au) nanoparticles. The Au coverage on the surface of the functionalized ZnO was controlled by adjusting the concentration of the Au precursor. According to X-ray diffraction (XRD), scanning electron microscopy (SEM), transmission electron microscopy (TEM) and X-ray photoelectron spectroscopy (XPS) results, it was confirmed that Au form nanoparticles loaded on the surface of ZnO. The small Au loading level of 0.5 wt% showed the highest response of 1600–100 ppm of NH3 gas at room temperature (RT) whereas further increase of Au loading level resulted in poor detection of NH3. All Au loaded ZnO (Au/ZnO) based sensors exhibited very short recovery and response times compared to unloaded ZnO sensing materials. The responses of ZnO and Au/ZnO based sensors (0.5–2.5 wt%) to other flammable gases, including H2, CO and CH4, were considerably less, demonstrating that Au/ZnO based sensors were highly selective to NH3 gas at room temperature. Spill over mechanism which is the main reason for the observed enhanced NH3 response with 0.5 Au loading level is explained in detail.","author":[{"dropping-particle":"","family":"Shingange","given":"K.","non-dropping-particle":"","parse-names":false,"suffix":""},{"dropping-particle":"","family":"Tshabalala","given":"Z. P.","non-dropping-particle":"","parse-names":false,"suffix":""},{"dropping-particle":"","family":"Ntwaeaborwa","given":"O. M.","non-dropping-particle":"","parse-names":false,"suffix":""},{"dropping-particle":"","family":"Motaung","given":"D. E.","non-dropping-particle":"","parse-names":false,"suffix":""},{"dropping-particle":"","family":"Mhlongo","given":"G. H.","non-dropping-particle":"","parse-names":false,"suffix":""}],"container-title":"Journal of Colloid and Interface Science","id":"ITEM-1","issued":{"date-parts":[["2016","10","1"]]},"page":"127-138","publisher":"Academic Press","title":"Highly selective NH3 gas sensor based on Au loaded ZnO nanostructures prepared using microwave-assisted method","type":"article-journal","volume":"479"},"uris":["http://www.mendeley.com/documents/?uuid=d3b43d11-0b1a-3f0c-8420-cba3f6a1a923"]}],"mendeley":{"formattedCitation":"&lt;sup&gt;32&lt;/sup&gt;","plainTextFormattedCitation":"32","previouslyFormattedCitation":"&lt;sup&gt;32&lt;/sup&gt;"},"properties":{"noteIndex":0},"schema":"https://github.com/citation-style-language/schema/raw/master/csl-citation.json"}</w:instrText>
      </w:r>
      <w:r w:rsidRPr="008416A0">
        <w:fldChar w:fldCharType="separate"/>
      </w:r>
      <w:r w:rsidRPr="008416A0">
        <w:rPr>
          <w:noProof/>
          <w:vertAlign w:val="superscript"/>
        </w:rPr>
        <w:t>32</w:t>
      </w:r>
      <w:r w:rsidRPr="008416A0">
        <w:fldChar w:fldCharType="end"/>
      </w:r>
    </w:p>
    <w:p w14:paraId="4499186F" w14:textId="77777777" w:rsidR="00D643EC" w:rsidRPr="008416A0" w:rsidRDefault="00D643EC" w:rsidP="00C24BC1">
      <w:pPr>
        <w:pStyle w:val="RSCI03FigureSchemeChartUncaptioned"/>
        <w:spacing w:before="120"/>
        <w:rPr>
          <w:rStyle w:val="RSCI03FigureSchemeChartUncaptionedChar"/>
          <w:sz w:val="24"/>
          <w:szCs w:val="24"/>
        </w:rPr>
      </w:pPr>
      <w:r w:rsidRPr="008416A0">
        <w:rPr>
          <w:sz w:val="24"/>
          <w:szCs w:val="24"/>
        </w:rPr>
        <w:t>4</w:t>
      </w:r>
      <w:r w:rsidRPr="008416A0">
        <w:rPr>
          <w:rStyle w:val="RSCI03FigureSchemeChartUncaptionedChar"/>
          <w:sz w:val="24"/>
          <w:szCs w:val="24"/>
        </w:rPr>
        <w:t xml:space="preserve"> NH</w:t>
      </w:r>
      <w:r w:rsidRPr="008416A0">
        <w:rPr>
          <w:rStyle w:val="RSCI03FigureSchemeChartUncaptionedChar"/>
          <w:sz w:val="24"/>
          <w:szCs w:val="24"/>
          <w:vertAlign w:val="subscript"/>
        </w:rPr>
        <w:t>3</w:t>
      </w:r>
      <w:r w:rsidRPr="008416A0">
        <w:rPr>
          <w:rStyle w:val="RSCI03FigureSchemeChartUncaptionedChar"/>
          <w:sz w:val="24"/>
          <w:szCs w:val="24"/>
        </w:rPr>
        <w:t xml:space="preserve"> + 3 O</w:t>
      </w:r>
      <w:r w:rsidRPr="008416A0">
        <w:rPr>
          <w:rStyle w:val="RSCI03FigureSchemeChartUncaptionedChar"/>
          <w:sz w:val="24"/>
          <w:szCs w:val="24"/>
          <w:vertAlign w:val="subscript"/>
        </w:rPr>
        <w:t>2</w:t>
      </w:r>
      <w:r w:rsidRPr="008416A0">
        <w:rPr>
          <w:rStyle w:val="RSCI03FigureSchemeChartUncaptionedChar"/>
          <w:sz w:val="24"/>
          <w:szCs w:val="24"/>
          <w:vertAlign w:val="superscript"/>
        </w:rPr>
        <w:t>-</w:t>
      </w:r>
      <w:r w:rsidRPr="008416A0">
        <w:rPr>
          <w:rStyle w:val="RSCI03FigureSchemeChartUncaptionedChar"/>
          <w:sz w:val="24"/>
          <w:szCs w:val="24"/>
        </w:rPr>
        <w:t xml:space="preserve"> → 2 N</w:t>
      </w:r>
      <w:r w:rsidRPr="008416A0">
        <w:rPr>
          <w:rStyle w:val="RSCI03FigureSchemeChartUncaptionedChar"/>
          <w:sz w:val="24"/>
          <w:szCs w:val="24"/>
          <w:vertAlign w:val="subscript"/>
        </w:rPr>
        <w:t>2</w:t>
      </w:r>
      <w:r w:rsidRPr="008416A0">
        <w:rPr>
          <w:rStyle w:val="RSCI03FigureSchemeChartUncaptionedChar"/>
          <w:sz w:val="24"/>
          <w:szCs w:val="24"/>
        </w:rPr>
        <w:t xml:space="preserve"> + 6 H</w:t>
      </w:r>
      <w:r w:rsidRPr="008416A0">
        <w:rPr>
          <w:rStyle w:val="RSCI03FigureSchemeChartUncaptionedChar"/>
          <w:sz w:val="24"/>
          <w:szCs w:val="24"/>
          <w:vertAlign w:val="subscript"/>
        </w:rPr>
        <w:t>2</w:t>
      </w:r>
      <w:r w:rsidRPr="008416A0">
        <w:rPr>
          <w:rStyle w:val="RSCI03FigureSchemeChartUncaptionedChar"/>
          <w:sz w:val="24"/>
          <w:szCs w:val="24"/>
        </w:rPr>
        <w:t>O + 3 e</w:t>
      </w:r>
      <w:r w:rsidRPr="008416A0">
        <w:rPr>
          <w:sz w:val="24"/>
          <w:szCs w:val="24"/>
          <w:vertAlign w:val="superscript"/>
          <w:lang w:val="en-US"/>
        </w:rPr>
        <w:t>-</w:t>
      </w:r>
      <w:r w:rsidRPr="008416A0">
        <w:rPr>
          <w:sz w:val="24"/>
          <w:szCs w:val="24"/>
          <w:lang w:val="en-US"/>
        </w:rPr>
        <w:t xml:space="preserve">             (2)</w:t>
      </w:r>
    </w:p>
    <w:p w14:paraId="404B4266" w14:textId="77777777" w:rsidR="00D643EC" w:rsidRPr="008416A0" w:rsidRDefault="00D643EC" w:rsidP="00C24BC1">
      <w:pPr>
        <w:spacing w:before="120"/>
      </w:pPr>
      <w:r w:rsidRPr="008416A0">
        <w:rPr>
          <w:rStyle w:val="06CHeading"/>
          <w:b w:val="0"/>
          <w:smallCaps w:val="0"/>
          <w:sz w:val="24"/>
          <w:szCs w:val="24"/>
        </w:rPr>
        <w:t xml:space="preserve">The redox reaction released the trapped electrons back to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resulting in an increased electron concentration in the conduction band, therefore, the current increased. As the NH</w:t>
      </w:r>
      <w:r w:rsidRPr="008416A0">
        <w:rPr>
          <w:rStyle w:val="06CHeading"/>
          <w:b w:val="0"/>
          <w:smallCaps w:val="0"/>
          <w:sz w:val="24"/>
          <w:szCs w:val="24"/>
          <w:vertAlign w:val="subscript"/>
        </w:rPr>
        <w:t xml:space="preserve">3 </w:t>
      </w:r>
      <w:r w:rsidRPr="008416A0">
        <w:rPr>
          <w:rStyle w:val="06CHeading"/>
          <w:b w:val="0"/>
          <w:smallCaps w:val="0"/>
          <w:sz w:val="24"/>
          <w:szCs w:val="24"/>
        </w:rPr>
        <w:t xml:space="preserve">concentration increased, the current in the Schottky diode increased further as more electrons were released by the reaction. The largest power consumption was 625 </w:t>
      </w:r>
      <w:proofErr w:type="spellStart"/>
      <w:r w:rsidRPr="008416A0">
        <w:rPr>
          <w:rStyle w:val="06CHeading"/>
          <w:b w:val="0"/>
          <w:smallCaps w:val="0"/>
          <w:sz w:val="24"/>
          <w:szCs w:val="24"/>
        </w:rPr>
        <w:t>μW</w:t>
      </w:r>
      <w:proofErr w:type="spellEnd"/>
      <w:r w:rsidRPr="008416A0">
        <w:rPr>
          <w:rStyle w:val="06CHeading"/>
          <w:b w:val="0"/>
          <w:smallCaps w:val="0"/>
          <w:sz w:val="24"/>
          <w:szCs w:val="24"/>
        </w:rPr>
        <w:t xml:space="preserve"> in </w:t>
      </w:r>
      <w:r w:rsidRPr="008416A0">
        <w:rPr>
          <w:rStyle w:val="06CHeading"/>
          <w:b w:val="0"/>
          <w:smallCaps w:val="0"/>
          <w:sz w:val="24"/>
          <w:szCs w:val="24"/>
        </w:rPr>
        <w:lastRenderedPageBreak/>
        <w:t>20 ppm NH</w:t>
      </w:r>
      <w:r w:rsidRPr="008416A0">
        <w:rPr>
          <w:rStyle w:val="06CHeading"/>
          <w:b w:val="0"/>
          <w:smallCaps w:val="0"/>
          <w:sz w:val="24"/>
          <w:szCs w:val="24"/>
          <w:vertAlign w:val="subscript"/>
        </w:rPr>
        <w:t>3</w:t>
      </w:r>
      <w:r w:rsidRPr="008416A0">
        <w:rPr>
          <w:rStyle w:val="06CHeading"/>
          <w:b w:val="0"/>
          <w:smallCaps w:val="0"/>
          <w:sz w:val="24"/>
          <w:szCs w:val="24"/>
        </w:rPr>
        <w:t xml:space="preserve"> at 20% humidity</w:t>
      </w:r>
      <w:r w:rsidR="009B7744">
        <w:rPr>
          <w:rStyle w:val="06CHeading"/>
          <w:b w:val="0"/>
          <w:smallCaps w:val="0"/>
          <w:sz w:val="24"/>
          <w:szCs w:val="24"/>
        </w:rPr>
        <w:t>.</w:t>
      </w:r>
      <w:r w:rsidRPr="008416A0">
        <w:rPr>
          <w:rStyle w:val="06CHeading"/>
          <w:b w:val="0"/>
          <w:smallCaps w:val="0"/>
          <w:sz w:val="24"/>
          <w:szCs w:val="24"/>
        </w:rPr>
        <w:t xml:space="preserve"> The responsivity S% was used to study the relationship between the current change and NH</w:t>
      </w:r>
      <w:r w:rsidRPr="008416A0">
        <w:rPr>
          <w:rStyle w:val="06CHeading"/>
          <w:b w:val="0"/>
          <w:smallCaps w:val="0"/>
          <w:sz w:val="24"/>
          <w:szCs w:val="24"/>
          <w:vertAlign w:val="subscript"/>
        </w:rPr>
        <w:t>3</w:t>
      </w:r>
      <w:r w:rsidRPr="008416A0">
        <w:rPr>
          <w:rStyle w:val="06CHeading"/>
          <w:b w:val="0"/>
          <w:smallCaps w:val="0"/>
          <w:sz w:val="24"/>
          <w:szCs w:val="24"/>
        </w:rPr>
        <w:t xml:space="preserve"> concentration, which can </w:t>
      </w:r>
      <w:r w:rsidRPr="008416A0">
        <w:t xml:space="preserve">be expressed as </w:t>
      </w:r>
    </w:p>
    <w:p w14:paraId="223F285C" w14:textId="77777777" w:rsidR="00D643EC" w:rsidRPr="008416A0" w:rsidRDefault="00D643EC" w:rsidP="00C24BC1">
      <w:pPr>
        <w:pStyle w:val="RSCI03FigureSchemeChartUncaptioned"/>
        <w:spacing w:before="120"/>
        <w:rPr>
          <w:sz w:val="24"/>
          <w:szCs w:val="24"/>
          <w:lang w:val="en-US"/>
        </w:rPr>
      </w:pPr>
      <m:oMath>
        <m:r>
          <w:rPr>
            <w:rFonts w:ascii="Cambria Math" w:hAnsi="Cambria Math"/>
            <w:sz w:val="24"/>
            <w:szCs w:val="24"/>
            <w:lang w:val="en-US"/>
          </w:rPr>
          <m:t>S</m:t>
        </m:r>
        <m:r>
          <m:rPr>
            <m:sty m:val="p"/>
          </m:rPr>
          <w:rPr>
            <w:rFonts w:ascii="Cambria Math" w:hAnsi="Cambria Math"/>
            <w:sz w:val="24"/>
            <w:szCs w:val="24"/>
            <w:lang w:val="en-US"/>
          </w:rPr>
          <m:t>%=</m:t>
        </m:r>
        <m:f>
          <m:fPr>
            <m:ctrlPr>
              <w:rPr>
                <w:rFonts w:ascii="Cambria Math" w:hAnsi="Cambria Math"/>
                <w:sz w:val="24"/>
                <w:szCs w:val="24"/>
                <w:lang w:val="en-US"/>
              </w:rPr>
            </m:ctrlPr>
          </m:fPr>
          <m:num>
            <m:sSub>
              <m:sSubPr>
                <m:ctrlPr>
                  <w:rPr>
                    <w:rFonts w:ascii="Cambria Math" w:hAnsi="Cambria Math"/>
                    <w:sz w:val="24"/>
                    <w:szCs w:val="24"/>
                    <w:lang w:val="en-US"/>
                  </w:rPr>
                </m:ctrlPr>
              </m:sSubPr>
              <m:e>
                <m:sSub>
                  <m:sSubPr>
                    <m:ctrlPr>
                      <w:rPr>
                        <w:rFonts w:ascii="Cambria Math" w:hAnsi="Cambria Math"/>
                        <w:sz w:val="24"/>
                        <w:szCs w:val="24"/>
                        <w:lang w:val="en-US"/>
                      </w:rPr>
                    </m:ctrlPr>
                  </m:sSubPr>
                  <m:e>
                    <m:r>
                      <w:rPr>
                        <w:rFonts w:ascii="Cambria Math" w:hAnsi="Cambria Math"/>
                        <w:sz w:val="24"/>
                        <w:szCs w:val="24"/>
                        <w:lang w:val="en-US"/>
                      </w:rPr>
                      <m:t>I</m:t>
                    </m:r>
                  </m:e>
                  <m:sub>
                    <m:r>
                      <w:rPr>
                        <w:rFonts w:ascii="Cambria Math" w:hAnsi="Cambria Math"/>
                        <w:sz w:val="24"/>
                        <w:szCs w:val="24"/>
                        <w:lang w:val="en-US"/>
                      </w:rPr>
                      <m:t>gas</m:t>
                    </m:r>
                  </m:sub>
                </m:sSub>
                <m:r>
                  <m:rPr>
                    <m:sty m:val="p"/>
                  </m:rPr>
                  <w:rPr>
                    <w:rFonts w:ascii="Cambria Math" w:hAnsi="Cambria Math"/>
                    <w:sz w:val="24"/>
                    <w:szCs w:val="24"/>
                    <w:lang w:val="en-US"/>
                  </w:rPr>
                  <m:t>-</m:t>
                </m:r>
                <m:r>
                  <w:rPr>
                    <w:rFonts w:ascii="Cambria Math" w:hAnsi="Cambria Math"/>
                    <w:sz w:val="24"/>
                    <w:szCs w:val="24"/>
                    <w:lang w:val="en-US"/>
                  </w:rPr>
                  <m:t>I</m:t>
                </m:r>
              </m:e>
              <m:sub>
                <m:r>
                  <w:rPr>
                    <w:rFonts w:ascii="Cambria Math" w:hAnsi="Cambria Math"/>
                    <w:sz w:val="24"/>
                    <w:szCs w:val="24"/>
                    <w:lang w:val="en-US"/>
                  </w:rPr>
                  <m:t>air</m:t>
                </m:r>
              </m:sub>
            </m:sSub>
          </m:num>
          <m:den>
            <m:sSub>
              <m:sSubPr>
                <m:ctrlPr>
                  <w:rPr>
                    <w:rFonts w:ascii="Cambria Math" w:hAnsi="Cambria Math"/>
                    <w:sz w:val="24"/>
                    <w:szCs w:val="24"/>
                    <w:lang w:val="en-US"/>
                  </w:rPr>
                </m:ctrlPr>
              </m:sSubPr>
              <m:e>
                <m:r>
                  <w:rPr>
                    <w:rFonts w:ascii="Cambria Math" w:hAnsi="Cambria Math"/>
                    <w:sz w:val="24"/>
                    <w:szCs w:val="24"/>
                    <w:lang w:val="en-US"/>
                  </w:rPr>
                  <m:t>I</m:t>
                </m:r>
              </m:e>
              <m:sub>
                <m:r>
                  <w:rPr>
                    <w:rFonts w:ascii="Cambria Math" w:hAnsi="Cambria Math"/>
                    <w:sz w:val="24"/>
                    <w:szCs w:val="24"/>
                    <w:lang w:val="en-US"/>
                  </w:rPr>
                  <m:t>air</m:t>
                </m:r>
              </m:sub>
            </m:sSub>
          </m:den>
        </m:f>
        <m:r>
          <m:rPr>
            <m:sty m:val="p"/>
          </m:rPr>
          <w:rPr>
            <w:rFonts w:ascii="Cambria Math" w:hAnsi="Cambria Math"/>
            <w:sz w:val="24"/>
            <w:szCs w:val="24"/>
            <w:lang w:val="en-US"/>
          </w:rPr>
          <m:t xml:space="preserve"> ×100%</m:t>
        </m:r>
      </m:oMath>
      <w:r w:rsidRPr="008416A0">
        <w:rPr>
          <w:rFonts w:eastAsiaTheme="minorEastAsia"/>
          <w:sz w:val="24"/>
          <w:szCs w:val="24"/>
          <w:lang w:val="en-US"/>
        </w:rPr>
        <w:t xml:space="preserve">        </w:t>
      </w:r>
      <w:r w:rsidRPr="008416A0">
        <w:rPr>
          <w:sz w:val="24"/>
          <w:szCs w:val="24"/>
          <w:lang w:val="en-US"/>
        </w:rPr>
        <w:t>(3)</w:t>
      </w:r>
    </w:p>
    <w:p w14:paraId="6BFC1B13" w14:textId="77777777" w:rsidR="00D643EC" w:rsidRDefault="00D643EC" w:rsidP="00C24BC1">
      <w:pPr>
        <w:spacing w:before="120"/>
        <w:rPr>
          <w:rStyle w:val="06CHeading"/>
          <w:b w:val="0"/>
          <w:smallCaps w:val="0"/>
          <w:sz w:val="24"/>
          <w:szCs w:val="24"/>
        </w:rPr>
      </w:pPr>
      <w:r w:rsidRPr="008416A0">
        <w:rPr>
          <w:rStyle w:val="06CHeading"/>
          <w:b w:val="0"/>
          <w:smallCaps w:val="0"/>
          <w:sz w:val="24"/>
          <w:szCs w:val="24"/>
        </w:rPr>
        <w:t xml:space="preserve">where </w:t>
      </w:r>
      <w:proofErr w:type="spellStart"/>
      <w:r w:rsidRPr="008416A0">
        <w:rPr>
          <w:rStyle w:val="06CHeading"/>
          <w:b w:val="0"/>
          <w:smallCaps w:val="0"/>
          <w:sz w:val="24"/>
          <w:szCs w:val="24"/>
        </w:rPr>
        <w:t>I</w:t>
      </w:r>
      <w:r w:rsidRPr="008416A0">
        <w:rPr>
          <w:rStyle w:val="06CHeading"/>
          <w:b w:val="0"/>
          <w:smallCaps w:val="0"/>
          <w:sz w:val="24"/>
          <w:szCs w:val="24"/>
          <w:vertAlign w:val="subscript"/>
        </w:rPr>
        <w:t>gas</w:t>
      </w:r>
      <w:proofErr w:type="spellEnd"/>
      <w:r w:rsidRPr="008416A0">
        <w:rPr>
          <w:rStyle w:val="06CHeading"/>
          <w:b w:val="0"/>
          <w:smallCaps w:val="0"/>
          <w:sz w:val="24"/>
          <w:szCs w:val="24"/>
        </w:rPr>
        <w:t xml:space="preserve"> is the value of the current measured in gas and </w:t>
      </w:r>
      <w:proofErr w:type="spellStart"/>
      <w:r w:rsidRPr="008416A0">
        <w:rPr>
          <w:rStyle w:val="06CHeading"/>
          <w:b w:val="0"/>
          <w:smallCaps w:val="0"/>
          <w:sz w:val="24"/>
          <w:szCs w:val="24"/>
        </w:rPr>
        <w:t>I</w:t>
      </w:r>
      <w:r w:rsidRPr="008416A0">
        <w:rPr>
          <w:rStyle w:val="06CHeading"/>
          <w:b w:val="0"/>
          <w:smallCaps w:val="0"/>
          <w:sz w:val="24"/>
          <w:szCs w:val="24"/>
          <w:vertAlign w:val="subscript"/>
        </w:rPr>
        <w:t>air</w:t>
      </w:r>
      <w:proofErr w:type="spellEnd"/>
      <w:r w:rsidRPr="008416A0">
        <w:rPr>
          <w:rStyle w:val="06CHeading"/>
          <w:b w:val="0"/>
          <w:smallCaps w:val="0"/>
          <w:sz w:val="24"/>
          <w:szCs w:val="24"/>
        </w:rPr>
        <w:t xml:space="preserve"> is the base line of current measured in synthetic air. As shown in Figure 5b, the responsivity to NH</w:t>
      </w:r>
      <w:r w:rsidRPr="008416A0">
        <w:rPr>
          <w:rStyle w:val="06CHeading"/>
          <w:b w:val="0"/>
          <w:smallCaps w:val="0"/>
          <w:sz w:val="24"/>
          <w:szCs w:val="24"/>
          <w:vertAlign w:val="subscript"/>
        </w:rPr>
        <w:t>3</w:t>
      </w:r>
      <w:r w:rsidRPr="008416A0">
        <w:rPr>
          <w:rStyle w:val="06CHeading"/>
          <w:b w:val="0"/>
          <w:smallCaps w:val="0"/>
          <w:sz w:val="24"/>
          <w:szCs w:val="24"/>
        </w:rPr>
        <w:t xml:space="preserve"> increased with an increasing concentration at room temperature, which gave evidence that a Schottky diode structure can work at decreased operating temperatures. The responsivity shows a non-linear relationship with the NH</w:t>
      </w:r>
      <w:r w:rsidRPr="008416A0">
        <w:rPr>
          <w:rStyle w:val="06CHeading"/>
          <w:b w:val="0"/>
          <w:smallCaps w:val="0"/>
          <w:sz w:val="24"/>
          <w:szCs w:val="24"/>
          <w:vertAlign w:val="subscript"/>
        </w:rPr>
        <w:t>3</w:t>
      </w:r>
      <w:r w:rsidRPr="008416A0">
        <w:rPr>
          <w:rStyle w:val="06CHeading"/>
          <w:b w:val="0"/>
          <w:smallCaps w:val="0"/>
          <w:sz w:val="24"/>
          <w:szCs w:val="24"/>
        </w:rPr>
        <w:t xml:space="preserve"> concentration, which can be fitted by a power law. Sensor responses to NH</w:t>
      </w:r>
      <w:r w:rsidRPr="008416A0">
        <w:rPr>
          <w:rStyle w:val="06CHeading"/>
          <w:b w:val="0"/>
          <w:smallCaps w:val="0"/>
          <w:sz w:val="24"/>
          <w:szCs w:val="24"/>
          <w:vertAlign w:val="subscript"/>
        </w:rPr>
        <w:t>3</w:t>
      </w:r>
      <w:r w:rsidRPr="008416A0">
        <w:rPr>
          <w:rStyle w:val="06CHeading"/>
          <w:b w:val="0"/>
          <w:smallCaps w:val="0"/>
          <w:sz w:val="24"/>
          <w:szCs w:val="24"/>
        </w:rPr>
        <w:t xml:space="preserve"> at room temperature have also been reported by </w:t>
      </w:r>
      <w:proofErr w:type="spellStart"/>
      <w:r w:rsidRPr="008416A0">
        <w:rPr>
          <w:rStyle w:val="06CHeading"/>
          <w:b w:val="0"/>
          <w:smallCaps w:val="0"/>
          <w:sz w:val="24"/>
          <w:szCs w:val="24"/>
        </w:rPr>
        <w:t>S</w:t>
      </w:r>
      <w:r w:rsidR="004135A4">
        <w:rPr>
          <w:rStyle w:val="06CHeading"/>
          <w:b w:val="0"/>
          <w:smallCaps w:val="0"/>
          <w:sz w:val="24"/>
          <w:szCs w:val="24"/>
        </w:rPr>
        <w:t>h</w:t>
      </w:r>
      <w:r w:rsidRPr="008416A0">
        <w:rPr>
          <w:rStyle w:val="06CHeading"/>
          <w:b w:val="0"/>
          <w:smallCaps w:val="0"/>
          <w:sz w:val="24"/>
          <w:szCs w:val="24"/>
        </w:rPr>
        <w:t>ingange</w:t>
      </w:r>
      <w:proofErr w:type="spellEnd"/>
      <w:r w:rsidRPr="008416A0">
        <w:rPr>
          <w:rStyle w:val="06CHeading"/>
          <w:b w:val="0"/>
          <w:smallCaps w:val="0"/>
          <w:sz w:val="24"/>
          <w:szCs w:val="24"/>
        </w:rPr>
        <w:t xml:space="preserve"> et al. with a resistive metal oxide gas sensor based on gold nanoparticle modified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w:t>
      </w:r>
      <w:r w:rsidRPr="008416A0">
        <w:rPr>
          <w:rStyle w:val="06CHeading"/>
          <w:b w:val="0"/>
          <w:smallCaps w:val="0"/>
          <w:sz w:val="24"/>
          <w:szCs w:val="24"/>
        </w:rPr>
        <w:fldChar w:fldCharType="begin" w:fldLock="1"/>
      </w:r>
      <w:r w:rsidRPr="008416A0">
        <w:rPr>
          <w:rStyle w:val="06CHeading"/>
          <w:b w:val="0"/>
          <w:smallCaps w:val="0"/>
          <w:sz w:val="24"/>
          <w:szCs w:val="24"/>
        </w:rPr>
        <w:instrText>ADDIN CSL_CITATION {"citationItems":[{"id":"ITEM-1","itemData":{"DOI":"10.1016/j.jcis.2016.06.046","ISSN":"10957103","abstract":"ZnO nanorods synthesized using microwave-assisted approach were functionalized with gold (Au) nanoparticles. The Au coverage on the surface of the functionalized ZnO was controlled by adjusting the concentration of the Au precursor. According to X-ray diffraction (XRD), scanning electron microscopy (SEM), transmission electron microscopy (TEM) and X-ray photoelectron spectroscopy (XPS) results, it was confirmed that Au form nanoparticles loaded on the surface of ZnO. The small Au loading level of 0.5 wt% showed the highest response of 1600–100 ppm of NH3 gas at room temperature (RT) whereas further increase of Au loading level resulted in poor detection of NH3. All Au loaded ZnO (Au/ZnO) based sensors exhibited very short recovery and response times compared to unloaded ZnO sensing materials. The responses of ZnO and Au/ZnO based sensors (0.5–2.5 wt%) to other flammable gases, including H2, CO and CH4, were considerably less, demonstrating that Au/ZnO based sensors were highly selective to NH3 gas at room temperature. Spill over mechanism which is the main reason for the observed enhanced NH3 response with 0.5 Au loading level is explained in detail.","author":[{"dropping-particle":"","family":"Shingange","given":"K.","non-dropping-particle":"","parse-names":false,"suffix":""},{"dropping-particle":"","family":"Tshabalala","given":"Z. P.","non-dropping-particle":"","parse-names":false,"suffix":""},{"dropping-particle":"","family":"Ntwaeaborwa","given":"O. M.","non-dropping-particle":"","parse-names":false,"suffix":""},{"dropping-particle":"","family":"Motaung","given":"D. E.","non-dropping-particle":"","parse-names":false,"suffix":""},{"dropping-particle":"","family":"Mhlongo","given":"G. H.","non-dropping-particle":"","parse-names":false,"suffix":""}],"container-title":"Journal of Colloid and Interface Science","id":"ITEM-1","issued":{"date-parts":[["2016","10","1"]]},"page":"127-138","publisher":"Academic Press","title":"Highly selective NH3 gas sensor based on Au loaded ZnO nanostructures prepared using microwave-assisted method","type":"article-journal","volume":"479"},"uris":["http://www.mendeley.com/documents/?uuid=d3b43d11-0b1a-3f0c-8420-cba3f6a1a923"]}],"mendeley":{"formattedCitation":"&lt;sup&gt;32&lt;/sup&gt;","plainTextFormattedCitation":"32","previouslyFormattedCitation":"&lt;sup&gt;32&lt;/sup&gt;"},"properties":{"noteIndex":0},"schema":"https://github.com/citation-style-language/schema/raw/master/csl-citation.json"}</w:instrText>
      </w:r>
      <w:r w:rsidRPr="008416A0">
        <w:rPr>
          <w:rStyle w:val="06CHeading"/>
          <w:b w:val="0"/>
          <w:smallCaps w:val="0"/>
          <w:sz w:val="24"/>
          <w:szCs w:val="24"/>
        </w:rPr>
        <w:fldChar w:fldCharType="separate"/>
      </w:r>
      <w:r w:rsidRPr="008416A0">
        <w:rPr>
          <w:rStyle w:val="06CHeading"/>
          <w:b w:val="0"/>
          <w:smallCaps w:val="0"/>
          <w:noProof/>
          <w:sz w:val="24"/>
          <w:szCs w:val="24"/>
          <w:vertAlign w:val="superscript"/>
        </w:rPr>
        <w:t>32</w:t>
      </w:r>
      <w:r w:rsidRPr="008416A0">
        <w:rPr>
          <w:rStyle w:val="06CHeading"/>
          <w:b w:val="0"/>
          <w:smallCaps w:val="0"/>
          <w:sz w:val="24"/>
          <w:szCs w:val="24"/>
        </w:rPr>
        <w:fldChar w:fldCharType="end"/>
      </w:r>
      <w:r w:rsidRPr="008416A0">
        <w:rPr>
          <w:rStyle w:val="06CHeading"/>
          <w:b w:val="0"/>
          <w:smallCaps w:val="0"/>
          <w:sz w:val="24"/>
          <w:szCs w:val="24"/>
        </w:rPr>
        <w:t xml:space="preserve"> While the authors did not report absolute resistances, </w:t>
      </w:r>
      <w:r w:rsidR="00DF59FD">
        <w:rPr>
          <w:rStyle w:val="06CHeading"/>
          <w:b w:val="0"/>
          <w:smallCaps w:val="0"/>
          <w:sz w:val="24"/>
          <w:szCs w:val="24"/>
        </w:rPr>
        <w:t xml:space="preserve">another report of gold decorated </w:t>
      </w:r>
      <w:proofErr w:type="spellStart"/>
      <w:r w:rsidR="00DF59FD">
        <w:rPr>
          <w:rStyle w:val="06CHeading"/>
          <w:b w:val="0"/>
          <w:smallCaps w:val="0"/>
          <w:sz w:val="24"/>
          <w:szCs w:val="24"/>
        </w:rPr>
        <w:t>ZnO</w:t>
      </w:r>
      <w:proofErr w:type="spellEnd"/>
      <w:r w:rsidR="00DF59FD">
        <w:rPr>
          <w:rStyle w:val="06CHeading"/>
          <w:b w:val="0"/>
          <w:smallCaps w:val="0"/>
          <w:sz w:val="24"/>
          <w:szCs w:val="24"/>
        </w:rPr>
        <w:t xml:space="preserve"> nanorods deposited onto interdigitated electrodes</w:t>
      </w:r>
      <w:r w:rsidRPr="008416A0">
        <w:rPr>
          <w:rStyle w:val="06CHeading"/>
          <w:b w:val="0"/>
          <w:smallCaps w:val="0"/>
          <w:sz w:val="24"/>
          <w:szCs w:val="24"/>
        </w:rPr>
        <w:t xml:space="preserve"> indicates resistances of the order of several MΩ,</w:t>
      </w:r>
      <w:r w:rsidRPr="008416A0">
        <w:rPr>
          <w:rStyle w:val="06CHeading"/>
          <w:b w:val="0"/>
          <w:smallCaps w:val="0"/>
          <w:sz w:val="24"/>
          <w:szCs w:val="24"/>
        </w:rPr>
        <w:fldChar w:fldCharType="begin" w:fldLock="1"/>
      </w:r>
      <w:r w:rsidRPr="008416A0">
        <w:rPr>
          <w:rStyle w:val="06CHeading"/>
          <w:b w:val="0"/>
          <w:smallCaps w:val="0"/>
          <w:sz w:val="24"/>
          <w:szCs w:val="24"/>
        </w:rPr>
        <w:instrText>ADDIN CSL_CITATION {"citationItems":[{"id":"ITEM-1","itemData":{"DOI":"10.1109/ICSENS.2013.6688189","ISBN":"9781467346405","abstract":"Nanostructured Au-ZnO sensor systems have recently attracted attention for improving sensing behavior towards ethanol, acetone, hydrogen, CO, but rarely towards ammonia. In this report, an enhanced sensing response towards ammonia at near room temperatures using Au decorated ZnO nanorods (NR) is reported in comparison to pristine ZnO NR of hexagonal wurtzite structure. A facile two step synthesis method is adopted involving hydrothermal synthesis for the preparation of high aspect ratio ZnO NR of 40 nm diameter and 100 nm length followed by chemical growth methods for nanoparticle Au decoration of 5 nm average particle size. UV-Visible Diffuse Reflectance Spectroscopy confirms presence of Au nanoparticles along with ZnO NR with characteristic surface plasmon resonance and ZnO exciton peak. Gas sensing studies revealed that the Au-decorated ZnO NR can detect ammonia even at 50°C and shows highest response at 100°C than pristine ZnO NR which shows a response maximum at 300°C. © 2013 IEEE.","author":[{"dropping-particle":"","family":"Dinesh","given":"V. P.","non-dropping-particle":"","parse-names":false,"suffix":""},{"dropping-particle":"","family":"Biji","given":"P.","non-dropping-particle":"","parse-names":false,"suffix":""},{"dropping-particle":"","family":"Prasad","given":"Arun K.","non-dropping-particle":"","parse-names":false,"suffix":""},{"dropping-particle":"","family":"Tyagi","given":"A. K.","non-dropping-particle":"","parse-names":false,"suffix":""}],"container-title":"Proceedings of IEEE Sensors","id":"ITEM-1","issued":{"date-parts":[["2013","11"]]},"page":"1-4","publisher":"IEEE","title":"Enhanced ammonia sensing properties using Au decorated ZnO nanorods","type":"paper-conference"},"uris":["http://www.mendeley.com/documents/?uuid=b847ccd4-c968-4ead-92ca-b702175bfdc2"]}],"mendeley":{"formattedCitation":"&lt;sup&gt;26&lt;/sup&gt;","plainTextFormattedCitation":"26","previouslyFormattedCitation":"&lt;sup&gt;26&lt;/sup&gt;"},"properties":{"noteIndex":0},"schema":"https://github.com/citation-style-language/schema/raw/master/csl-citation.json"}</w:instrText>
      </w:r>
      <w:r w:rsidRPr="008416A0">
        <w:rPr>
          <w:rStyle w:val="06CHeading"/>
          <w:b w:val="0"/>
          <w:smallCaps w:val="0"/>
          <w:sz w:val="24"/>
          <w:szCs w:val="24"/>
        </w:rPr>
        <w:fldChar w:fldCharType="separate"/>
      </w:r>
      <w:r w:rsidRPr="008416A0">
        <w:rPr>
          <w:rStyle w:val="06CHeading"/>
          <w:b w:val="0"/>
          <w:smallCaps w:val="0"/>
          <w:noProof/>
          <w:sz w:val="24"/>
          <w:szCs w:val="24"/>
          <w:vertAlign w:val="superscript"/>
        </w:rPr>
        <w:t>26</w:t>
      </w:r>
      <w:r w:rsidRPr="008416A0">
        <w:rPr>
          <w:rStyle w:val="06CHeading"/>
          <w:b w:val="0"/>
          <w:smallCaps w:val="0"/>
          <w:sz w:val="24"/>
          <w:szCs w:val="24"/>
        </w:rPr>
        <w:fldChar w:fldCharType="end"/>
      </w:r>
      <w:r w:rsidRPr="008416A0">
        <w:rPr>
          <w:rStyle w:val="06CHeading"/>
          <w:b w:val="0"/>
          <w:smallCaps w:val="0"/>
          <w:sz w:val="24"/>
          <w:szCs w:val="24"/>
        </w:rPr>
        <w:t xml:space="preserve"> while the Schottky diode presented in this work has the advantage of low resistance &lt; 1 kΩ, which makes this device promising for commercial applications.</w:t>
      </w:r>
    </w:p>
    <w:p w14:paraId="41A796F2" w14:textId="77777777" w:rsidR="00A6633B" w:rsidRPr="008416A0" w:rsidRDefault="00A6633B" w:rsidP="00C24BC1">
      <w:pPr>
        <w:spacing w:before="120"/>
        <w:rPr>
          <w:rStyle w:val="06CHeading"/>
          <w:b w:val="0"/>
          <w:smallCaps w:val="0"/>
          <w:sz w:val="24"/>
          <w:szCs w:val="24"/>
        </w:rPr>
      </w:pPr>
      <w:r>
        <w:rPr>
          <w:noProof/>
          <w:lang w:val="en-GB" w:eastAsia="en-GB"/>
        </w:rPr>
        <mc:AlternateContent>
          <mc:Choice Requires="wpg">
            <w:drawing>
              <wp:inline distT="0" distB="0" distL="0" distR="0" wp14:anchorId="01D3010E" wp14:editId="16DC28E4">
                <wp:extent cx="5493715" cy="2917190"/>
                <wp:effectExtent l="0" t="0" r="0" b="0"/>
                <wp:docPr id="16" name="Group 16"/>
                <wp:cNvGraphicFramePr/>
                <a:graphic xmlns:a="http://schemas.openxmlformats.org/drawingml/2006/main">
                  <a:graphicData uri="http://schemas.microsoft.com/office/word/2010/wordprocessingGroup">
                    <wpg:wgp>
                      <wpg:cNvGrpSpPr/>
                      <wpg:grpSpPr>
                        <a:xfrm>
                          <a:off x="0" y="0"/>
                          <a:ext cx="5493715" cy="2917190"/>
                          <a:chOff x="768095" y="58523"/>
                          <a:chExt cx="5493715" cy="2917239"/>
                        </a:xfrm>
                      </wpg:grpSpPr>
                      <pic:pic xmlns:pic="http://schemas.openxmlformats.org/drawingml/2006/picture">
                        <pic:nvPicPr>
                          <pic:cNvPr id="25" name="Picture 25"/>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049780" y="58523"/>
                            <a:ext cx="2926080" cy="2394585"/>
                          </a:xfrm>
                          <a:prstGeom prst="rect">
                            <a:avLst/>
                          </a:prstGeom>
                          <a:noFill/>
                          <a:ln>
                            <a:noFill/>
                          </a:ln>
                        </pic:spPr>
                      </pic:pic>
                      <wps:wsp>
                        <wps:cNvPr id="27" name="Text Box 27"/>
                        <wps:cNvSpPr txBox="1"/>
                        <wps:spPr>
                          <a:xfrm>
                            <a:off x="768095" y="2436003"/>
                            <a:ext cx="5493715" cy="539759"/>
                          </a:xfrm>
                          <a:prstGeom prst="rect">
                            <a:avLst/>
                          </a:prstGeom>
                          <a:solidFill>
                            <a:prstClr val="white"/>
                          </a:solidFill>
                          <a:ln>
                            <a:noFill/>
                          </a:ln>
                        </wps:spPr>
                        <wps:txbx>
                          <w:txbxContent>
                            <w:p w14:paraId="3144B95A" w14:textId="77777777" w:rsidR="00A6633B" w:rsidRPr="00A6633B" w:rsidRDefault="00A6633B" w:rsidP="00A6633B">
                              <w:pPr>
                                <w:rPr>
                                  <w:rFonts w:ascii="Arial" w:hAnsi="Arial" w:cs="Arial"/>
                                  <w:b/>
                                  <w:noProof/>
                                  <w:sz w:val="20"/>
                                  <w:szCs w:val="20"/>
                                </w:rPr>
                              </w:pPr>
                              <w:r w:rsidRPr="00A6633B">
                                <w:rPr>
                                  <w:sz w:val="20"/>
                                  <w:szCs w:val="20"/>
                                </w:rPr>
                                <w:t xml:space="preserve">Figure 6 Responses of </w:t>
                              </w:r>
                              <w:proofErr w:type="spellStart"/>
                              <w:r w:rsidRPr="00A6633B">
                                <w:rPr>
                                  <w:sz w:val="20"/>
                                  <w:szCs w:val="20"/>
                                </w:rPr>
                                <w:t>ZnO</w:t>
                              </w:r>
                              <w:proofErr w:type="spellEnd"/>
                              <w:r w:rsidRPr="00A6633B">
                                <w:rPr>
                                  <w:sz w:val="20"/>
                                  <w:szCs w:val="20"/>
                                </w:rPr>
                                <w:t>/Au Schottky diode sensor to different gases of 40 ppm concentration at room temperature, the NH</w:t>
                              </w:r>
                              <w:r w:rsidRPr="00A6633B">
                                <w:rPr>
                                  <w:sz w:val="20"/>
                                  <w:szCs w:val="20"/>
                                  <w:vertAlign w:val="subscript"/>
                                </w:rPr>
                                <w:t>3</w:t>
                              </w:r>
                              <w:r w:rsidRPr="00A6633B">
                                <w:rPr>
                                  <w:sz w:val="20"/>
                                  <w:szCs w:val="20"/>
                                </w:rPr>
                                <w:t xml:space="preserve"> concentration was set to be 20 pp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01D3010E" id="Group 16" o:spid="_x0000_s1043" style="width:432.6pt;height:229.7pt;mso-position-horizontal-relative:char;mso-position-vertical-relative:line" coordorigin="7680,585" coordsize="54937,291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">
                <v:shape id="Picture 25" o:spid="_x0000_s1044" type="#_x0000_t75" style="position:absolute;left:20497;top:585;width:29261;height:23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">
                  <v:imagedata r:id="rId22" o:title=""/>
                </v:shape>
                <v:shape id="Text Box 27" o:spid="_x0000_s1045" type="#_x0000_t202" style="position:absolute;left:7680;top:24360;width:54938;height:5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3144B95A" w14:textId="77777777" w:rsidR="00A6633B" w:rsidRPr="00A6633B" w:rsidRDefault="00A6633B" w:rsidP="00A6633B">
                        <w:pPr>
                          <w:rPr>
                            <w:rFonts w:ascii="Arial" w:hAnsi="Arial" w:cs="Arial"/>
                            <w:b/>
                            <w:noProof/>
                            <w:sz w:val="20"/>
                            <w:szCs w:val="20"/>
                          </w:rPr>
                        </w:pPr>
                        <w:r w:rsidRPr="00A6633B">
                          <w:rPr>
                            <w:sz w:val="20"/>
                            <w:szCs w:val="20"/>
                          </w:rPr>
                          <w:t xml:space="preserve">Figure 6 Responses of </w:t>
                        </w:r>
                        <w:proofErr w:type="spellStart"/>
                        <w:r w:rsidRPr="00A6633B">
                          <w:rPr>
                            <w:sz w:val="20"/>
                            <w:szCs w:val="20"/>
                          </w:rPr>
                          <w:t>ZnO</w:t>
                        </w:r>
                        <w:proofErr w:type="spellEnd"/>
                        <w:r w:rsidRPr="00A6633B">
                          <w:rPr>
                            <w:sz w:val="20"/>
                            <w:szCs w:val="20"/>
                          </w:rPr>
                          <w:t>/Au Schottky diode sensor to different gases of 40 ppm concentration at room temperature, the NH</w:t>
                        </w:r>
                        <w:r w:rsidRPr="00A6633B">
                          <w:rPr>
                            <w:sz w:val="20"/>
                            <w:szCs w:val="20"/>
                            <w:vertAlign w:val="subscript"/>
                          </w:rPr>
                          <w:t>3</w:t>
                        </w:r>
                        <w:r w:rsidRPr="00A6633B">
                          <w:rPr>
                            <w:sz w:val="20"/>
                            <w:szCs w:val="20"/>
                          </w:rPr>
                          <w:t xml:space="preserve"> concentration was set to be 20 ppm.</w:t>
                        </w:r>
                      </w:p>
                    </w:txbxContent>
                  </v:textbox>
                </v:shape>
                <w10:anchorlock/>
              </v:group>
            </w:pict>
          </mc:Fallback>
        </mc:AlternateContent>
      </w:r>
    </w:p>
    <w:p w14:paraId="5556A33F" w14:textId="77777777" w:rsidR="00D643EC" w:rsidRDefault="00D643EC" w:rsidP="00C24BC1">
      <w:pPr>
        <w:spacing w:before="120"/>
        <w:rPr>
          <w:rStyle w:val="06CHeading"/>
          <w:b w:val="0"/>
          <w:smallCaps w:val="0"/>
          <w:sz w:val="24"/>
          <w:szCs w:val="24"/>
        </w:rPr>
      </w:pPr>
      <w:r w:rsidRPr="008416A0">
        <w:rPr>
          <w:rStyle w:val="06CHeading"/>
          <w:b w:val="0"/>
          <w:smallCaps w:val="0"/>
          <w:sz w:val="24"/>
          <w:szCs w:val="24"/>
        </w:rPr>
        <w:t xml:space="preserve">A traditional conductometric MOS gas sensor device has a chemically active semiconductor layer on an IDE substrate with a heater on the back of the sensor chip. It measures the resistance change across the grain boundaries at high operating </w:t>
      </w:r>
      <w:r w:rsidRPr="008416A0">
        <w:lastRenderedPageBreak/>
        <w:t>temperatures. </w:t>
      </w:r>
      <w:r w:rsidRPr="008416A0">
        <w:fldChar w:fldCharType="begin" w:fldLock="1"/>
      </w:r>
      <w:r w:rsidRPr="008416A0">
        <w:instrText>ADDIN CSL_CITATION {"citationItems":[{"id":"ITEM-1","itemData":{"DOI":"10.3390/s100605469","ISSN":"14248220","PMID":"22219672","abstract":"Metal oxide semiconductor gas sensors are utilised in a variety of different roles and industries. They are relatively inexpensive compared to other sensing technologies, robust, lightweight, long lasting and benefit from high material sensitivity and quick response times. They have been used extensively to measure and monitor trace amounts of environmentally important gases such as carbon monoxide and nitrogen dioxide. In this review the nature of the gas response and how it is fundamentally linked to surface structure is explored. Synthetic routes to metal oxide semiconductor gas sensors are also discussed and related to their affect on surface structure. An overview of important contributions and recent advances are discussed for the use of metal oxide semiconductor sensors for the detection of a variety of gases-CO, NOx, NH3 and the particularly challenging case of CO2. Finally a description of recent advances in work completed at University College London is presented including the use of selective zeolites layers, new perovskite type materials and an innovative chemical vapour deposition approach to film deposition. © 2010 by the authors.","author":[{"dropping-particle":"","family":"Fine","given":"George F.","non-dropping-particle":"","parse-names":false,"suffix":""},{"dropping-particle":"","family":"Cavanagh","given":"Leon M.","non-dropping-particle":"","parse-names":false,"suffix":""},{"dropping-particle":"","family":"Afonja","given":"Ayo","non-dropping-particle":"","parse-names":false,"suffix":""},{"dropping-particle":"","family":"Binions","given":"Russell","non-dropping-particle":"","parse-names":false,"suffix":""}],"container-title":"Sensors","id":"ITEM-1","issue":"6","issued":{"date-parts":[["2010","6","1"]]},"page":"5469-5502","publisher":"Molecular Diversity Preservation International","title":"Metal oxide semi-conductor gas sensors in environmental monitoring","type":"article-journal","volume":"10"},"uris":["http://www.mendeley.com/documents/?uuid=f7691bf1-cfe4-35d6-b9be-0fd90e3dac66"]}],"mendeley":{"formattedCitation":"&lt;sup&gt;10&lt;/sup&gt;","plainTextFormattedCitation":"10","previouslyFormattedCitation":"&lt;sup&gt;10&lt;/sup&gt;"},"properties":{"noteIndex":0},"schema":"https://github.com/citation-style-language/schema/raw/master/csl-citation.json"}</w:instrText>
      </w:r>
      <w:r w:rsidRPr="008416A0">
        <w:fldChar w:fldCharType="separate"/>
      </w:r>
      <w:r w:rsidRPr="008416A0">
        <w:rPr>
          <w:noProof/>
          <w:vertAlign w:val="superscript"/>
        </w:rPr>
        <w:t>10</w:t>
      </w:r>
      <w:r w:rsidRPr="008416A0">
        <w:fldChar w:fldCharType="end"/>
      </w:r>
      <w:r w:rsidRPr="008416A0">
        <w:rPr>
          <w:rStyle w:val="06CHeading"/>
          <w:b w:val="0"/>
          <w:smallCaps w:val="0"/>
          <w:sz w:val="24"/>
          <w:szCs w:val="24"/>
        </w:rPr>
        <w:t xml:space="preserve"> To study the function of the Schottky gas sensor, conventional MOS gas sensor devices made of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on IDEs were investigated for comparison. Figure S2 shows that the current under the same applied bias of 0.5 V was about twenty times smaller for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on an IDE than in the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Au Schottky diode. The current of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on the IDE substrate in the air was not stable and did not change significantly after exposure to 50 ppm NH</w:t>
      </w:r>
      <w:r w:rsidRPr="008416A0">
        <w:rPr>
          <w:rStyle w:val="06CHeading"/>
          <w:b w:val="0"/>
          <w:smallCaps w:val="0"/>
          <w:sz w:val="24"/>
          <w:szCs w:val="24"/>
          <w:vertAlign w:val="subscript"/>
        </w:rPr>
        <w:t>3</w:t>
      </w:r>
      <w:r w:rsidRPr="008416A0">
        <w:rPr>
          <w:rStyle w:val="06CHeading"/>
          <w:b w:val="0"/>
          <w:smallCaps w:val="0"/>
          <w:sz w:val="24"/>
          <w:szCs w:val="24"/>
        </w:rPr>
        <w:t xml:space="preserve">. This indicates that the Schottky barrier and the current flow along the entire length of the </w:t>
      </w:r>
      <w:proofErr w:type="spellStart"/>
      <w:r w:rsidRPr="008416A0">
        <w:rPr>
          <w:rStyle w:val="06CHeading"/>
          <w:b w:val="0"/>
          <w:smallCaps w:val="0"/>
          <w:sz w:val="24"/>
          <w:szCs w:val="24"/>
        </w:rPr>
        <w:t>ZnO</w:t>
      </w:r>
      <w:proofErr w:type="spellEnd"/>
      <w:r w:rsidRPr="008416A0">
        <w:rPr>
          <w:rStyle w:val="06CHeading"/>
          <w:b w:val="0"/>
          <w:smallCaps w:val="0"/>
          <w:sz w:val="24"/>
          <w:szCs w:val="24"/>
        </w:rPr>
        <w:t xml:space="preserve"> nanorods is essential for obtaining a good room temperature response to ammonia. </w:t>
      </w:r>
    </w:p>
    <w:p w14:paraId="77C17FD9" w14:textId="77777777" w:rsidR="00A6633B" w:rsidRPr="008416A0" w:rsidRDefault="00A6633B" w:rsidP="00C24BC1">
      <w:pPr>
        <w:spacing w:before="120"/>
        <w:rPr>
          <w:rStyle w:val="06CHeading"/>
          <w:b w:val="0"/>
          <w:smallCaps w:val="0"/>
          <w:sz w:val="24"/>
          <w:szCs w:val="24"/>
        </w:rPr>
      </w:pPr>
      <w:r w:rsidRPr="00A6633B">
        <w:rPr>
          <w:rFonts w:ascii="Calibri" w:eastAsia="SimSun" w:hAnsi="Calibri" w:cs="Times New Roman"/>
          <w:noProof/>
          <w:sz w:val="22"/>
          <w:lang w:val="en-GB" w:eastAsia="en-GB"/>
        </w:rPr>
        <mc:AlternateContent>
          <mc:Choice Requires="wpg">
            <w:drawing>
              <wp:inline distT="0" distB="0" distL="0" distR="0" wp14:anchorId="17196C27" wp14:editId="4556DCEC">
                <wp:extent cx="6144768" cy="5966460"/>
                <wp:effectExtent l="0" t="0" r="8890" b="0"/>
                <wp:docPr id="19" name="Group 19"/>
                <wp:cNvGraphicFramePr/>
                <a:graphic xmlns:a="http://schemas.openxmlformats.org/drawingml/2006/main">
                  <a:graphicData uri="http://schemas.microsoft.com/office/word/2010/wordprocessingGroup">
                    <wpg:wgp>
                      <wpg:cNvGrpSpPr/>
                      <wpg:grpSpPr>
                        <a:xfrm>
                          <a:off x="0" y="0"/>
                          <a:ext cx="6144768" cy="5966460"/>
                          <a:chOff x="16496" y="51209"/>
                          <a:chExt cx="6144768" cy="5966460"/>
                        </a:xfrm>
                      </wpg:grpSpPr>
                      <wps:wsp>
                        <wps:cNvPr id="30" name="Text Box 30"/>
                        <wps:cNvSpPr txBox="1"/>
                        <wps:spPr>
                          <a:xfrm>
                            <a:off x="16496" y="5258844"/>
                            <a:ext cx="6144768" cy="758825"/>
                          </a:xfrm>
                          <a:prstGeom prst="rect">
                            <a:avLst/>
                          </a:prstGeom>
                          <a:solidFill>
                            <a:prstClr val="white"/>
                          </a:solidFill>
                          <a:ln>
                            <a:noFill/>
                          </a:ln>
                        </wps:spPr>
                        <wps:txbx>
                          <w:txbxContent>
                            <w:p w14:paraId="4A778CB0" w14:textId="77777777" w:rsidR="00A6633B" w:rsidRPr="00A6633B" w:rsidRDefault="00A6633B" w:rsidP="00A6633B">
                              <w:pPr>
                                <w:rPr>
                                  <w:rFonts w:cs="Times New Roman"/>
                                  <w:w w:val="108"/>
                                  <w:sz w:val="20"/>
                                  <w:szCs w:val="20"/>
                                </w:rPr>
                              </w:pPr>
                              <w:r w:rsidRPr="00A6633B">
                                <w:rPr>
                                  <w:sz w:val="20"/>
                                  <w:szCs w:val="20"/>
                                </w:rPr>
                                <w:t xml:space="preserve">Figure 7 Semilogarithmic presentation of the </w:t>
                              </w:r>
                              <w:r w:rsidRPr="00A6633B">
                                <w:rPr>
                                  <w:i/>
                                  <w:sz w:val="20"/>
                                  <w:szCs w:val="20"/>
                                </w:rPr>
                                <w:t>I-V</w:t>
                              </w:r>
                              <w:r w:rsidRPr="00A6633B">
                                <w:rPr>
                                  <w:sz w:val="20"/>
                                  <w:szCs w:val="20"/>
                                </w:rPr>
                                <w:t xml:space="preserve"> curves of a </w:t>
                              </w:r>
                              <w:proofErr w:type="spellStart"/>
                              <w:r w:rsidRPr="00A6633B">
                                <w:rPr>
                                  <w:sz w:val="20"/>
                                  <w:szCs w:val="20"/>
                                </w:rPr>
                                <w:t>ZnO</w:t>
                              </w:r>
                              <w:proofErr w:type="spellEnd"/>
                              <w:r w:rsidRPr="00A6633B">
                                <w:rPr>
                                  <w:sz w:val="20"/>
                                  <w:szCs w:val="20"/>
                                </w:rPr>
                                <w:t>/Au Schottky diode at room temperature in air and 40 ppm NH</w:t>
                              </w:r>
                              <w:r w:rsidRPr="00A6633B">
                                <w:rPr>
                                  <w:sz w:val="20"/>
                                  <w:szCs w:val="20"/>
                                  <w:vertAlign w:val="subscript"/>
                                </w:rPr>
                                <w:t>3</w:t>
                              </w:r>
                              <w:r w:rsidRPr="00A6633B">
                                <w:rPr>
                                  <w:sz w:val="20"/>
                                  <w:szCs w:val="20"/>
                                </w:rPr>
                                <w:t xml:space="preserve"> (a) from -1 to +1 V, (b) for forward voltages, (c) energy band configuration of a </w:t>
                              </w:r>
                              <w:proofErr w:type="spellStart"/>
                              <w:r w:rsidRPr="00A6633B">
                                <w:rPr>
                                  <w:sz w:val="20"/>
                                  <w:szCs w:val="20"/>
                                </w:rPr>
                                <w:t>ZnO</w:t>
                              </w:r>
                              <w:proofErr w:type="spellEnd"/>
                              <w:r w:rsidRPr="00A6633B">
                                <w:rPr>
                                  <w:sz w:val="20"/>
                                  <w:szCs w:val="20"/>
                                </w:rPr>
                                <w:t>/Au Schottky diode gas sensor with a forward volt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65" name="Picture 165"/>
                          <pic:cNvPicPr>
                            <a:picLocks noChangeAspect="1"/>
                          </pic:cNvPicPr>
                        </pic:nvPicPr>
                        <pic:blipFill rotWithShape="1">
                          <a:blip r:embed="rId23" cstate="print">
                            <a:extLst>
                              <a:ext uri="{28A0092B-C50C-407E-A947-70E740481C1C}">
                                <a14:useLocalDpi xmlns:a14="http://schemas.microsoft.com/office/drawing/2010/main" val="0"/>
                              </a:ext>
                            </a:extLst>
                          </a:blip>
                          <a:srcRect l="2806" t="1840" r="6794" b="1892"/>
                          <a:stretch/>
                        </pic:blipFill>
                        <pic:spPr bwMode="auto">
                          <a:xfrm>
                            <a:off x="1892125" y="51209"/>
                            <a:ext cx="2107047" cy="513527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17196C27" id="Group 19" o:spid="_x0000_s1046" style="width:483.85pt;height:469.8pt;mso-position-horizontal-relative:char;mso-position-vertical-relative:line" coordorigin="164,512" coordsize="61447,596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">
                <v:shape id="Text Box 30" o:spid="_x0000_s1047" type="#_x0000_t202" style="position:absolute;left:164;top:52588;width:61448;height:7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" stroked="f">
                  <v:textbox style="mso-fit-shape-to-text:t" inset="0,0,0,0">
                    <w:txbxContent>
                      <w:p w14:paraId="4A778CB0" w14:textId="77777777" w:rsidR="00A6633B" w:rsidRPr="00A6633B" w:rsidRDefault="00A6633B" w:rsidP="00A6633B">
                        <w:pPr>
                          <w:rPr>
                            <w:rFonts w:cs="Times New Roman"/>
                            <w:w w:val="108"/>
                            <w:sz w:val="20"/>
                            <w:szCs w:val="20"/>
                          </w:rPr>
                        </w:pPr>
                        <w:r w:rsidRPr="00A6633B">
                          <w:rPr>
                            <w:sz w:val="20"/>
                            <w:szCs w:val="20"/>
                          </w:rPr>
                          <w:t xml:space="preserve">Figure 7 Semilogarithmic presentation of the </w:t>
                        </w:r>
                        <w:r w:rsidRPr="00A6633B">
                          <w:rPr>
                            <w:i/>
                            <w:sz w:val="20"/>
                            <w:szCs w:val="20"/>
                          </w:rPr>
                          <w:t>I-V</w:t>
                        </w:r>
                        <w:r w:rsidRPr="00A6633B">
                          <w:rPr>
                            <w:sz w:val="20"/>
                            <w:szCs w:val="20"/>
                          </w:rPr>
                          <w:t xml:space="preserve"> curves of a </w:t>
                        </w:r>
                        <w:proofErr w:type="spellStart"/>
                        <w:r w:rsidRPr="00A6633B">
                          <w:rPr>
                            <w:sz w:val="20"/>
                            <w:szCs w:val="20"/>
                          </w:rPr>
                          <w:t>ZnO</w:t>
                        </w:r>
                        <w:proofErr w:type="spellEnd"/>
                        <w:r w:rsidRPr="00A6633B">
                          <w:rPr>
                            <w:sz w:val="20"/>
                            <w:szCs w:val="20"/>
                          </w:rPr>
                          <w:t>/Au Schottky diode at room temperature in air and 40 ppm NH</w:t>
                        </w:r>
                        <w:r w:rsidRPr="00A6633B">
                          <w:rPr>
                            <w:sz w:val="20"/>
                            <w:szCs w:val="20"/>
                            <w:vertAlign w:val="subscript"/>
                          </w:rPr>
                          <w:t>3</w:t>
                        </w:r>
                        <w:r w:rsidRPr="00A6633B">
                          <w:rPr>
                            <w:sz w:val="20"/>
                            <w:szCs w:val="20"/>
                          </w:rPr>
                          <w:t xml:space="preserve"> (a) from -1 to +1 V, (b) for forward voltages, (c) energy band configuration of a </w:t>
                        </w:r>
                        <w:proofErr w:type="spellStart"/>
                        <w:r w:rsidRPr="00A6633B">
                          <w:rPr>
                            <w:sz w:val="20"/>
                            <w:szCs w:val="20"/>
                          </w:rPr>
                          <w:t>ZnO</w:t>
                        </w:r>
                        <w:proofErr w:type="spellEnd"/>
                        <w:r w:rsidRPr="00A6633B">
                          <w:rPr>
                            <w:sz w:val="20"/>
                            <w:szCs w:val="20"/>
                          </w:rPr>
                          <w:t>/Au Schottky diode gas sensor with a forward voltage</w:t>
                        </w:r>
                      </w:p>
                    </w:txbxContent>
                  </v:textbox>
                </v:shape>
                <v:shape id="Picture 165" o:spid="_x0000_s1048" type="#_x0000_t75" style="position:absolute;left:18921;top:512;width:21070;height:51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">
                  <v:imagedata r:id="rId24" o:title="" croptop="1206f" cropbottom="1240f" cropleft="1839f" cropright="4453f"/>
                </v:shape>
                <w10:anchorlock/>
              </v:group>
            </w:pict>
          </mc:Fallback>
        </mc:AlternateContent>
      </w:r>
    </w:p>
    <w:p w14:paraId="5552B179" w14:textId="77777777" w:rsidR="00D643EC" w:rsidRPr="008416A0" w:rsidRDefault="00D643EC" w:rsidP="00C24BC1">
      <w:pPr>
        <w:spacing w:before="120"/>
        <w:rPr>
          <w:rStyle w:val="06CHeading"/>
          <w:b w:val="0"/>
          <w:smallCaps w:val="0"/>
          <w:sz w:val="24"/>
          <w:szCs w:val="24"/>
        </w:rPr>
      </w:pPr>
      <w:r w:rsidRPr="008416A0">
        <w:rPr>
          <w:rStyle w:val="06CHeading"/>
          <w:b w:val="0"/>
          <w:smallCaps w:val="0"/>
          <w:sz w:val="24"/>
          <w:szCs w:val="24"/>
        </w:rPr>
        <w:lastRenderedPageBreak/>
        <w:t xml:space="preserve">Selectivity is one of the most important properties in sensing devices. Figure 6 shows the responsivity of a </w:t>
      </w:r>
      <w:proofErr w:type="spellStart"/>
      <w:r w:rsidRPr="008416A0">
        <w:rPr>
          <w:rStyle w:val="06CHeading"/>
          <w:b w:val="0"/>
          <w:smallCaps w:val="0"/>
          <w:sz w:val="24"/>
          <w:szCs w:val="24"/>
        </w:rPr>
        <w:t>ZnO</w:t>
      </w:r>
      <w:proofErr w:type="spellEnd"/>
      <w:r w:rsidRPr="008416A0">
        <w:rPr>
          <w:rStyle w:val="06CHeading"/>
          <w:b w:val="0"/>
          <w:smallCaps w:val="0"/>
          <w:sz w:val="24"/>
          <w:szCs w:val="24"/>
        </w:rPr>
        <w:t>/Au Schottky diode sensor to some of the most common gas analytes with a concentration of 40 ppm. The responsivity to NH</w:t>
      </w:r>
      <w:r w:rsidRPr="008416A0">
        <w:rPr>
          <w:rStyle w:val="06CHeading"/>
          <w:b w:val="0"/>
          <w:smallCaps w:val="0"/>
          <w:sz w:val="24"/>
          <w:szCs w:val="24"/>
          <w:vertAlign w:val="subscript"/>
        </w:rPr>
        <w:t>3</w:t>
      </w:r>
      <w:r w:rsidRPr="008416A0">
        <w:rPr>
          <w:rStyle w:val="06CHeading"/>
          <w:b w:val="0"/>
          <w:smallCaps w:val="0"/>
          <w:sz w:val="24"/>
          <w:szCs w:val="24"/>
        </w:rPr>
        <w:t xml:space="preserve"> was more than six times greater than that to other gases. </w:t>
      </w:r>
      <w:bookmarkStart w:id="4" w:name="_Hlk51186293"/>
      <w:r w:rsidR="00537FC5">
        <w:rPr>
          <w:rStyle w:val="06CHeading"/>
          <w:b w:val="0"/>
          <w:smallCaps w:val="0"/>
          <w:sz w:val="24"/>
          <w:szCs w:val="24"/>
        </w:rPr>
        <w:t xml:space="preserve">This is in agreement with a previous study where the response of gold modified </w:t>
      </w:r>
      <w:proofErr w:type="spellStart"/>
      <w:r w:rsidR="00537FC5">
        <w:rPr>
          <w:rStyle w:val="06CHeading"/>
          <w:b w:val="0"/>
          <w:smallCaps w:val="0"/>
          <w:sz w:val="24"/>
          <w:szCs w:val="24"/>
        </w:rPr>
        <w:t>ZnO</w:t>
      </w:r>
      <w:proofErr w:type="spellEnd"/>
      <w:r w:rsidR="00537FC5">
        <w:rPr>
          <w:rStyle w:val="06CHeading"/>
          <w:b w:val="0"/>
          <w:smallCaps w:val="0"/>
          <w:sz w:val="24"/>
          <w:szCs w:val="24"/>
        </w:rPr>
        <w:t xml:space="preserve"> nanorods to a wider range of reducing gases, including methane and hydrogen was shown to be small compared to the response to NH</w:t>
      </w:r>
      <w:r w:rsidR="00537FC5" w:rsidRPr="006D670E">
        <w:rPr>
          <w:rStyle w:val="06CHeading"/>
          <w:b w:val="0"/>
          <w:smallCaps w:val="0"/>
          <w:sz w:val="24"/>
          <w:szCs w:val="24"/>
          <w:vertAlign w:val="subscript"/>
        </w:rPr>
        <w:t>3</w:t>
      </w:r>
      <w:r w:rsidR="00537FC5">
        <w:rPr>
          <w:rStyle w:val="06CHeading"/>
          <w:b w:val="0"/>
          <w:smallCaps w:val="0"/>
          <w:sz w:val="24"/>
          <w:szCs w:val="24"/>
        </w:rPr>
        <w:t xml:space="preserve">. </w:t>
      </w:r>
      <w:r w:rsidR="00537FC5" w:rsidRPr="006D670E">
        <w:rPr>
          <w:rStyle w:val="06CHeading"/>
          <w:b w:val="0"/>
          <w:smallCaps w:val="0"/>
          <w:sz w:val="24"/>
          <w:szCs w:val="24"/>
          <w:vertAlign w:val="superscript"/>
        </w:rPr>
        <w:t>32</w:t>
      </w:r>
      <w:bookmarkEnd w:id="4"/>
      <w:r w:rsidR="00537FC5">
        <w:rPr>
          <w:rStyle w:val="06CHeading"/>
          <w:b w:val="0"/>
          <w:smallCaps w:val="0"/>
          <w:sz w:val="24"/>
          <w:szCs w:val="24"/>
        </w:rPr>
        <w:t xml:space="preserve"> </w:t>
      </w:r>
      <w:r w:rsidRPr="008416A0">
        <w:rPr>
          <w:rStyle w:val="06CHeading"/>
          <w:b w:val="0"/>
          <w:smallCaps w:val="0"/>
          <w:sz w:val="24"/>
          <w:szCs w:val="24"/>
        </w:rPr>
        <w:t>This is likely because NH</w:t>
      </w:r>
      <w:r w:rsidRPr="008416A0">
        <w:rPr>
          <w:rStyle w:val="06CHeading"/>
          <w:b w:val="0"/>
          <w:smallCaps w:val="0"/>
          <w:sz w:val="24"/>
          <w:szCs w:val="24"/>
          <w:vertAlign w:val="subscript"/>
        </w:rPr>
        <w:t>3</w:t>
      </w:r>
      <w:r w:rsidRPr="008416A0">
        <w:rPr>
          <w:rStyle w:val="06CHeading"/>
          <w:b w:val="0"/>
          <w:smallCaps w:val="0"/>
          <w:sz w:val="24"/>
          <w:szCs w:val="24"/>
        </w:rPr>
        <w:t xml:space="preserve"> was more active at room temperature than other gases to react with ionized oxygen species (O</w:t>
      </w:r>
      <w:r w:rsidRPr="008416A0">
        <w:rPr>
          <w:rStyle w:val="06CHeading"/>
          <w:b w:val="0"/>
          <w:smallCaps w:val="0"/>
          <w:sz w:val="24"/>
          <w:szCs w:val="24"/>
          <w:vertAlign w:val="subscript"/>
        </w:rPr>
        <w:t>2</w:t>
      </w:r>
      <w:r w:rsidRPr="008416A0">
        <w:rPr>
          <w:rStyle w:val="06CHeading"/>
          <w:b w:val="0"/>
          <w:smallCaps w:val="0"/>
          <w:sz w:val="24"/>
          <w:szCs w:val="24"/>
          <w:vertAlign w:val="superscript"/>
        </w:rPr>
        <w:t>-</w:t>
      </w:r>
      <w:r w:rsidRPr="008416A0">
        <w:rPr>
          <w:rStyle w:val="06CHeading"/>
          <w:b w:val="0"/>
          <w:smallCaps w:val="0"/>
          <w:sz w:val="24"/>
          <w:szCs w:val="24"/>
        </w:rPr>
        <w:t>) at the interface.</w:t>
      </w:r>
      <w:r w:rsidR="00FA6921">
        <w:rPr>
          <w:rStyle w:val="06CHeading"/>
          <w:b w:val="0"/>
          <w:smallCaps w:val="0"/>
          <w:sz w:val="24"/>
          <w:szCs w:val="24"/>
        </w:rPr>
        <w:t xml:space="preserve"> </w:t>
      </w:r>
    </w:p>
    <w:p w14:paraId="606F62B8" w14:textId="77777777" w:rsidR="00D643EC" w:rsidRPr="008416A0" w:rsidRDefault="00DF118E" w:rsidP="00C24BC1">
      <w:pPr>
        <w:pStyle w:val="RSCB06BHeadingSub-Section"/>
        <w:rPr>
          <w:rStyle w:val="06CHeading"/>
          <w:b/>
          <w:smallCaps w:val="0"/>
          <w:w w:val="100"/>
          <w:sz w:val="24"/>
          <w:szCs w:val="24"/>
        </w:rPr>
      </w:pPr>
      <w:r>
        <w:rPr>
          <w:rStyle w:val="06CHeading"/>
          <w:b/>
          <w:smallCaps w:val="0"/>
          <w:w w:val="100"/>
          <w:sz w:val="24"/>
          <w:szCs w:val="24"/>
        </w:rPr>
        <w:t xml:space="preserve">3.3. </w:t>
      </w:r>
      <w:r w:rsidR="00D643EC" w:rsidRPr="008416A0">
        <w:rPr>
          <w:rStyle w:val="06CHeading"/>
          <w:b/>
          <w:smallCaps w:val="0"/>
          <w:w w:val="100"/>
          <w:sz w:val="24"/>
          <w:szCs w:val="24"/>
        </w:rPr>
        <w:t xml:space="preserve">Mechanism of a </w:t>
      </w:r>
      <w:proofErr w:type="spellStart"/>
      <w:r w:rsidR="00D643EC" w:rsidRPr="008416A0">
        <w:rPr>
          <w:rStyle w:val="06CHeading"/>
          <w:b/>
          <w:smallCaps w:val="0"/>
          <w:w w:val="100"/>
          <w:sz w:val="24"/>
          <w:szCs w:val="24"/>
        </w:rPr>
        <w:t>ZnO</w:t>
      </w:r>
      <w:proofErr w:type="spellEnd"/>
      <w:r w:rsidR="00D643EC" w:rsidRPr="008416A0">
        <w:rPr>
          <w:rStyle w:val="06CHeading"/>
          <w:b/>
          <w:smallCaps w:val="0"/>
          <w:w w:val="100"/>
          <w:sz w:val="24"/>
          <w:szCs w:val="24"/>
        </w:rPr>
        <w:t xml:space="preserve">/Au Schottky diode gas sensor </w:t>
      </w:r>
    </w:p>
    <w:p w14:paraId="2C2B1F09" w14:textId="77777777" w:rsidR="00D643EC" w:rsidRPr="008416A0" w:rsidRDefault="00D643EC" w:rsidP="00C24BC1">
      <w:pPr>
        <w:spacing w:before="120"/>
      </w:pPr>
      <w:r w:rsidRPr="008416A0">
        <w:t xml:space="preserve">To understand the mechanism of the </w:t>
      </w:r>
      <w:proofErr w:type="spellStart"/>
      <w:r w:rsidRPr="008416A0">
        <w:t>ZnO</w:t>
      </w:r>
      <w:proofErr w:type="spellEnd"/>
      <w:r w:rsidRPr="008416A0">
        <w:t>/Au Schottky diode as NH</w:t>
      </w:r>
      <w:r w:rsidRPr="008416A0">
        <w:rPr>
          <w:vertAlign w:val="subscript"/>
        </w:rPr>
        <w:t xml:space="preserve">3 </w:t>
      </w:r>
      <w:r w:rsidRPr="008416A0">
        <w:t xml:space="preserve">gas sensor at room temperature, the electrical properties were studied by measuring the </w:t>
      </w:r>
      <w:r w:rsidRPr="008416A0">
        <w:rPr>
          <w:i/>
        </w:rPr>
        <w:t>I-V</w:t>
      </w:r>
      <w:r w:rsidRPr="008416A0">
        <w:t xml:space="preserve"> curves in air and in NH</w:t>
      </w:r>
      <w:r w:rsidRPr="008416A0">
        <w:rPr>
          <w:vertAlign w:val="subscript"/>
        </w:rPr>
        <w:t>3</w:t>
      </w:r>
      <w:r w:rsidRPr="008416A0">
        <w:t>, respectively. The Schottky diode displayed a rectification ratio of 1400 in air and 36 in 40 ppm NH</w:t>
      </w:r>
      <w:r w:rsidRPr="008416A0">
        <w:rPr>
          <w:vertAlign w:val="subscript"/>
        </w:rPr>
        <w:t>3</w:t>
      </w:r>
      <w:r w:rsidRPr="008416A0">
        <w:t xml:space="preserve"> at ± 1 V at room temperature as shown in Figure 7a. </w:t>
      </w:r>
      <w:bookmarkStart w:id="5" w:name="_Hlk51188097"/>
      <w:r w:rsidR="000F3ED0">
        <w:t xml:space="preserve">The </w:t>
      </w:r>
      <w:r w:rsidR="000F3ED0" w:rsidRPr="006D670E">
        <w:rPr>
          <w:i/>
        </w:rPr>
        <w:t>I-V</w:t>
      </w:r>
      <w:r w:rsidR="000F3ED0">
        <w:t xml:space="preserve"> curves seem to indicate a five times higher sensitivity of the sensor to ammonia under reverse bias conditions; however, dynamic measurements at negative voltages did not produce any significant gas responses within the time frame investigated.</w:t>
      </w:r>
      <w:bookmarkEnd w:id="5"/>
      <w:r w:rsidR="000F3ED0">
        <w:t xml:space="preserve"> </w:t>
      </w:r>
      <w:r w:rsidRPr="008416A0">
        <w:t xml:space="preserve">With the assumption that the current is due to the thermionic emission, the relation between the applied forward bias and current can be expressed according to the thermionic emission theory as </w:t>
      </w:r>
      <w:r w:rsidRPr="008416A0">
        <w:fldChar w:fldCharType="begin" w:fldLock="1"/>
      </w:r>
      <w:r w:rsidR="00AA4A9B">
        <w:instrText>ADDIN CSL_CITATION {"citationItems":[{"id":"ITEM-1","itemData":{"DOI":"10.1021/jp060445v","ISSN":"15206106","abstract":"The electrical, optical, and metal-semiconductor contact properties of the polyaniline prepared by emulsion polymerization have been investigated to obtain an organic semiconductor material. The obtained results suggest that the polyaniline (PANI) studied is an organic semiconductor material with optical band gap (Eg = 2.21 eV) and room electrical conductivity (σ25 = 3.12 × 10-2 S/cm) values. A Schottky diode with configuration Ag/PANI/n-Si was fabricated. The ideality factor and barrier height of Ag/PANI/n-Si diode at room temperature were found to be 4.59 and 0.38 eV, respectively. The obtained diode parameters change with temperature. The Richardson constant A* value for the Ag/PANI/n-Si diode was found to be 3.81 × 10-4 A/cm2·K. The Ag/PANI/n-Si diode is a metal-insulator-semiconductor-type device. The standard deviation, which is a measure of the barrier homogeneity, was found to be 0.14, indicating the presence of interface inhomogeneities. It can be concluded that the polyaniline prepared by emulsion polymerization is an organic semiconductor and Ag/PANI/n-Si configuration shows a Schottky contact. © 2006 American Chemical Society.","author":[{"dropping-particle":"","family":"Yakuphanoglu","given":"F.","non-dropping-particle":"","parse-names":false,"suffix":""},{"dropping-particle":"","family":"Basaran","given":"E.","non-dropping-particle":"","parse-names":false,"suffix":""},{"dropping-particle":"","family":"Şenkal","given":"B. F.","non-dropping-particle":"","parse-names":false,"suffix":""},{"dropping-particle":"","family":"Sezer","given":"E.","non-dropping-particle":"","parse-names":false,"suffix":""}],"container-title":"Journal of Physical Chemistry B","id":"ITEM-1","issue":"34","issued":{"date-parts":[["2006","8"]]},"page":"16908-16913","title":"Electrical and optical properties of an organic semiconductor based on polyaniline prepared by emulsion polymerization and fabrication of Ag/polyaniline/n-Si Schottky diode","type":"article-journal","volume":"110"},"uris":["http://www.mendeley.com/documents/?uuid=44096863-73bd-4af1-8b31-bd698a79ecba"]}],"mendeley":{"formattedCitation":"&lt;sup&gt;52&lt;/sup&gt;","plainTextFormattedCitation":"52","previouslyFormattedCitation":"&lt;sup&gt;52&lt;/sup&gt;"},"properties":{"noteIndex":0},"schema":"https://github.com/citation-style-language/schema/raw/master/csl-citation.json"}</w:instrText>
      </w:r>
      <w:r w:rsidRPr="008416A0">
        <w:fldChar w:fldCharType="separate"/>
      </w:r>
      <w:r w:rsidR="00AA4A9B" w:rsidRPr="00AA4A9B">
        <w:rPr>
          <w:noProof/>
          <w:vertAlign w:val="superscript"/>
        </w:rPr>
        <w:t>52</w:t>
      </w:r>
      <w:r w:rsidRPr="008416A0">
        <w:fldChar w:fldCharType="end"/>
      </w:r>
    </w:p>
    <w:p w14:paraId="0D526F38" w14:textId="77777777" w:rsidR="00D643EC" w:rsidRPr="008416A0" w:rsidRDefault="00D643EC" w:rsidP="00C24BC1">
      <w:pPr>
        <w:pStyle w:val="RSCI03FigureSchemeChartUncaptioned"/>
        <w:spacing w:before="120"/>
        <w:rPr>
          <w:w w:val="108"/>
          <w:sz w:val="24"/>
          <w:szCs w:val="24"/>
          <w:lang w:val="en-US"/>
        </w:rPr>
      </w:pPr>
      <m:oMath>
        <m:r>
          <m:rPr>
            <m:sty m:val="p"/>
          </m:rPr>
          <w:rPr>
            <w:rFonts w:ascii="Cambria Math" w:hAnsi="Cambria Math"/>
            <w:w w:val="108"/>
            <w:sz w:val="24"/>
            <w:szCs w:val="24"/>
            <w:lang w:val="en-US"/>
          </w:rPr>
          <m:t>I=</m:t>
        </m:r>
        <m:sSub>
          <m:sSubPr>
            <m:ctrlPr>
              <w:rPr>
                <w:rFonts w:ascii="Cambria Math" w:hAnsi="Cambria Math"/>
                <w:w w:val="108"/>
                <w:sz w:val="24"/>
                <w:szCs w:val="24"/>
                <w:lang w:val="en-US"/>
              </w:rPr>
            </m:ctrlPr>
          </m:sSubPr>
          <m:e>
            <m:r>
              <w:rPr>
                <w:rFonts w:ascii="Cambria Math" w:hAnsi="Cambria Math"/>
                <w:w w:val="108"/>
                <w:sz w:val="24"/>
                <w:szCs w:val="24"/>
                <w:lang w:val="en-US"/>
              </w:rPr>
              <m:t>I</m:t>
            </m:r>
          </m:e>
          <m:sub>
            <m:r>
              <m:rPr>
                <m:sty m:val="p"/>
              </m:rPr>
              <w:rPr>
                <w:rFonts w:ascii="Cambria Math" w:hAnsi="Cambria Math"/>
                <w:w w:val="108"/>
                <w:sz w:val="24"/>
                <w:szCs w:val="24"/>
                <w:lang w:val="en-US"/>
              </w:rPr>
              <m:t>0</m:t>
            </m:r>
          </m:sub>
        </m:sSub>
        <m:r>
          <w:rPr>
            <w:rFonts w:ascii="Cambria Math" w:hAnsi="Cambria Math"/>
            <w:w w:val="108"/>
            <w:sz w:val="24"/>
            <w:szCs w:val="24"/>
            <w:lang w:val="en-US"/>
          </w:rPr>
          <m:t>exp</m:t>
        </m:r>
        <m:d>
          <m:dPr>
            <m:ctrlPr>
              <w:rPr>
                <w:rFonts w:ascii="Cambria Math" w:hAnsi="Cambria Math"/>
                <w:w w:val="108"/>
                <w:sz w:val="24"/>
                <w:szCs w:val="24"/>
                <w:lang w:val="en-US"/>
              </w:rPr>
            </m:ctrlPr>
          </m:dPr>
          <m:e>
            <m:f>
              <m:fPr>
                <m:ctrlPr>
                  <w:rPr>
                    <w:rFonts w:ascii="Cambria Math" w:hAnsi="Cambria Math"/>
                    <w:w w:val="108"/>
                    <w:sz w:val="24"/>
                    <w:szCs w:val="24"/>
                    <w:lang w:val="en-US"/>
                  </w:rPr>
                </m:ctrlPr>
              </m:fPr>
              <m:num>
                <m:r>
                  <w:rPr>
                    <w:rFonts w:ascii="Cambria Math" w:hAnsi="Cambria Math"/>
                    <w:w w:val="108"/>
                    <w:sz w:val="24"/>
                    <w:szCs w:val="24"/>
                    <w:lang w:val="en-US"/>
                  </w:rPr>
                  <m:t>qV</m:t>
                </m:r>
              </m:num>
              <m:den>
                <m:r>
                  <w:rPr>
                    <w:rFonts w:ascii="Cambria Math" w:hAnsi="Cambria Math"/>
                    <w:w w:val="108"/>
                    <w:sz w:val="24"/>
                    <w:szCs w:val="24"/>
                    <w:lang w:val="en-US"/>
                  </w:rPr>
                  <m:t>nkT</m:t>
                </m:r>
              </m:den>
            </m:f>
          </m:e>
        </m:d>
        <m:d>
          <m:dPr>
            <m:begChr m:val="["/>
            <m:endChr m:val="]"/>
            <m:ctrlPr>
              <w:rPr>
                <w:rFonts w:ascii="Cambria Math" w:hAnsi="Cambria Math"/>
                <w:w w:val="108"/>
                <w:sz w:val="24"/>
                <w:szCs w:val="24"/>
                <w:lang w:val="en-US"/>
              </w:rPr>
            </m:ctrlPr>
          </m:dPr>
          <m:e>
            <m:r>
              <m:rPr>
                <m:sty m:val="p"/>
              </m:rPr>
              <w:rPr>
                <w:rFonts w:ascii="Cambria Math" w:hAnsi="Cambria Math"/>
                <w:w w:val="108"/>
                <w:sz w:val="24"/>
                <w:szCs w:val="24"/>
                <w:lang w:val="en-US"/>
              </w:rPr>
              <m:t>1-</m:t>
            </m:r>
            <m:r>
              <w:rPr>
                <w:rFonts w:ascii="Cambria Math" w:hAnsi="Cambria Math"/>
                <w:w w:val="108"/>
                <w:sz w:val="24"/>
                <w:szCs w:val="24"/>
                <w:lang w:val="en-US"/>
              </w:rPr>
              <m:t>exp</m:t>
            </m:r>
            <m:d>
              <m:dPr>
                <m:ctrlPr>
                  <w:rPr>
                    <w:rFonts w:ascii="Cambria Math" w:hAnsi="Cambria Math"/>
                    <w:w w:val="108"/>
                    <w:sz w:val="24"/>
                    <w:szCs w:val="24"/>
                    <w:lang w:val="en-US"/>
                  </w:rPr>
                </m:ctrlPr>
              </m:dPr>
              <m:e>
                <m:f>
                  <m:fPr>
                    <m:ctrlPr>
                      <w:rPr>
                        <w:rFonts w:ascii="Cambria Math" w:hAnsi="Cambria Math"/>
                        <w:w w:val="108"/>
                        <w:sz w:val="24"/>
                        <w:szCs w:val="24"/>
                        <w:lang w:val="en-US"/>
                      </w:rPr>
                    </m:ctrlPr>
                  </m:fPr>
                  <m:num>
                    <m:r>
                      <m:rPr>
                        <m:sty m:val="p"/>
                      </m:rPr>
                      <w:rPr>
                        <w:rFonts w:ascii="Cambria Math" w:hAnsi="Cambria Math"/>
                        <w:w w:val="108"/>
                        <w:sz w:val="24"/>
                        <w:szCs w:val="24"/>
                        <w:lang w:val="en-US"/>
                      </w:rPr>
                      <m:t>-</m:t>
                    </m:r>
                    <m:r>
                      <w:rPr>
                        <w:rFonts w:ascii="Cambria Math" w:hAnsi="Cambria Math"/>
                        <w:w w:val="108"/>
                        <w:sz w:val="24"/>
                        <w:szCs w:val="24"/>
                        <w:lang w:val="en-US"/>
                      </w:rPr>
                      <m:t>qV</m:t>
                    </m:r>
                  </m:num>
                  <m:den>
                    <m:r>
                      <w:rPr>
                        <w:rFonts w:ascii="Cambria Math" w:hAnsi="Cambria Math"/>
                        <w:w w:val="108"/>
                        <w:sz w:val="24"/>
                        <w:szCs w:val="24"/>
                        <w:lang w:val="en-US"/>
                      </w:rPr>
                      <m:t>kT</m:t>
                    </m:r>
                  </m:den>
                </m:f>
              </m:e>
            </m:d>
          </m:e>
        </m:d>
      </m:oMath>
      <w:r w:rsidRPr="008416A0">
        <w:rPr>
          <w:rFonts w:eastAsiaTheme="minorEastAsia"/>
          <w:w w:val="108"/>
          <w:sz w:val="24"/>
          <w:szCs w:val="24"/>
          <w:lang w:val="en-US"/>
        </w:rPr>
        <w:t xml:space="preserve">           (4) </w:t>
      </w:r>
    </w:p>
    <w:p w14:paraId="2E816DBE" w14:textId="77777777" w:rsidR="00D643EC" w:rsidRPr="008416A0" w:rsidRDefault="00D643EC" w:rsidP="00C24BC1">
      <w:pPr>
        <w:spacing w:before="120"/>
      </w:pPr>
      <w:r w:rsidRPr="008416A0">
        <w:t xml:space="preserve">where n is the ideality factor, T is the temperature in Kelvin, q is the electron charge, k is the Boltzmann constant and </w:t>
      </w:r>
      <w:r w:rsidRPr="008416A0">
        <w:rPr>
          <w:i/>
        </w:rPr>
        <w:t>I</w:t>
      </w:r>
      <w:r w:rsidRPr="008416A0">
        <w:rPr>
          <w:i/>
          <w:vertAlign w:val="subscript"/>
        </w:rPr>
        <w:t>0</w:t>
      </w:r>
      <w:r w:rsidRPr="008416A0">
        <w:t xml:space="preserve"> is the reverse saturation current, at room temperature (293 K), </w:t>
      </w:r>
      <w:proofErr w:type="spellStart"/>
      <w:r w:rsidRPr="008416A0">
        <w:t>kT</w:t>
      </w:r>
      <w:proofErr w:type="spellEnd"/>
      <w:r w:rsidRPr="008416A0">
        <w:t xml:space="preserve">/q = 0.025 V. For V &gt; </w:t>
      </w:r>
      <w:proofErr w:type="spellStart"/>
      <w:r w:rsidRPr="008416A0">
        <w:t>kT</w:t>
      </w:r>
      <w:proofErr w:type="spellEnd"/>
      <w:r w:rsidRPr="008416A0">
        <w:t>/q, Equation 4</w:t>
      </w:r>
      <w:r w:rsidRPr="008416A0">
        <w:rPr>
          <w:b/>
        </w:rPr>
        <w:t xml:space="preserve"> </w:t>
      </w:r>
      <w:r w:rsidRPr="008416A0">
        <w:t>can be written as</w:t>
      </w:r>
    </w:p>
    <w:p w14:paraId="365BE6EB" w14:textId="77777777" w:rsidR="00D643EC" w:rsidRPr="008416A0" w:rsidRDefault="00D643EC" w:rsidP="00C24BC1">
      <w:pPr>
        <w:pStyle w:val="RSCI03FigureSchemeChartUncaptioned"/>
        <w:spacing w:before="120"/>
        <w:rPr>
          <w:w w:val="108"/>
          <w:sz w:val="24"/>
          <w:szCs w:val="24"/>
          <w:lang w:val="en-US"/>
        </w:rPr>
      </w:pPr>
      <m:oMath>
        <m:r>
          <m:rPr>
            <m:sty m:val="p"/>
          </m:rPr>
          <w:rPr>
            <w:rFonts w:ascii="Cambria Math" w:hAnsi="Cambria Math"/>
            <w:w w:val="108"/>
            <w:sz w:val="24"/>
            <w:szCs w:val="24"/>
            <w:lang w:val="en-US"/>
          </w:rPr>
          <m:t>I=</m:t>
        </m:r>
        <m:sSub>
          <m:sSubPr>
            <m:ctrlPr>
              <w:rPr>
                <w:rFonts w:ascii="Cambria Math" w:hAnsi="Cambria Math"/>
                <w:w w:val="108"/>
                <w:sz w:val="24"/>
                <w:szCs w:val="24"/>
                <w:lang w:val="en-US"/>
              </w:rPr>
            </m:ctrlPr>
          </m:sSubPr>
          <m:e>
            <m:r>
              <w:rPr>
                <w:rFonts w:ascii="Cambria Math" w:hAnsi="Cambria Math"/>
                <w:w w:val="108"/>
                <w:sz w:val="24"/>
                <w:szCs w:val="24"/>
                <w:lang w:val="en-US"/>
              </w:rPr>
              <m:t>I</m:t>
            </m:r>
          </m:e>
          <m:sub>
            <m:r>
              <m:rPr>
                <m:sty m:val="p"/>
              </m:rPr>
              <w:rPr>
                <w:rFonts w:ascii="Cambria Math" w:hAnsi="Cambria Math"/>
                <w:w w:val="108"/>
                <w:sz w:val="24"/>
                <w:szCs w:val="24"/>
                <w:lang w:val="en-US"/>
              </w:rPr>
              <m:t>0</m:t>
            </m:r>
          </m:sub>
        </m:sSub>
        <m:r>
          <w:rPr>
            <w:rFonts w:ascii="Cambria Math" w:hAnsi="Cambria Math"/>
            <w:w w:val="108"/>
            <w:sz w:val="24"/>
            <w:szCs w:val="24"/>
            <w:lang w:val="en-US"/>
          </w:rPr>
          <m:t>exp</m:t>
        </m:r>
        <m:d>
          <m:dPr>
            <m:ctrlPr>
              <w:rPr>
                <w:rFonts w:ascii="Cambria Math" w:hAnsi="Cambria Math"/>
                <w:w w:val="108"/>
                <w:sz w:val="24"/>
                <w:szCs w:val="24"/>
                <w:lang w:val="en-US"/>
              </w:rPr>
            </m:ctrlPr>
          </m:dPr>
          <m:e>
            <m:f>
              <m:fPr>
                <m:ctrlPr>
                  <w:rPr>
                    <w:rFonts w:ascii="Cambria Math" w:hAnsi="Cambria Math"/>
                    <w:w w:val="108"/>
                    <w:sz w:val="24"/>
                    <w:szCs w:val="24"/>
                    <w:lang w:val="en-US"/>
                  </w:rPr>
                </m:ctrlPr>
              </m:fPr>
              <m:num>
                <m:r>
                  <w:rPr>
                    <w:rFonts w:ascii="Cambria Math" w:hAnsi="Cambria Math"/>
                    <w:w w:val="108"/>
                    <w:sz w:val="24"/>
                    <w:szCs w:val="24"/>
                    <w:lang w:val="en-US"/>
                  </w:rPr>
                  <m:t>qV</m:t>
                </m:r>
              </m:num>
              <m:den>
                <m:r>
                  <w:rPr>
                    <w:rFonts w:ascii="Cambria Math" w:hAnsi="Cambria Math"/>
                    <w:w w:val="108"/>
                    <w:sz w:val="24"/>
                    <w:szCs w:val="24"/>
                    <w:lang w:val="en-US"/>
                  </w:rPr>
                  <m:t>nkT</m:t>
                </m:r>
              </m:den>
            </m:f>
          </m:e>
        </m:d>
      </m:oMath>
      <w:r w:rsidRPr="008416A0">
        <w:rPr>
          <w:rFonts w:eastAsiaTheme="minorEastAsia"/>
          <w:w w:val="108"/>
          <w:sz w:val="24"/>
          <w:szCs w:val="24"/>
          <w:lang w:val="en-US"/>
        </w:rPr>
        <w:t xml:space="preserve">        (5)</w:t>
      </w:r>
    </w:p>
    <w:p w14:paraId="7EB6977D" w14:textId="77777777" w:rsidR="00D643EC" w:rsidRPr="008416A0" w:rsidRDefault="00D643EC" w:rsidP="00C24BC1">
      <w:pPr>
        <w:spacing w:before="120"/>
      </w:pPr>
      <w:r w:rsidRPr="008416A0">
        <w:t xml:space="preserve">The reverse saturation current can be extracted by extrapolating the straight line of </w:t>
      </w:r>
      <w:proofErr w:type="spellStart"/>
      <w:r w:rsidRPr="008416A0">
        <w:t>ln</w:t>
      </w:r>
      <w:r w:rsidRPr="008416A0">
        <w:rPr>
          <w:i/>
        </w:rPr>
        <w:t>I</w:t>
      </w:r>
      <w:proofErr w:type="spellEnd"/>
      <w:r w:rsidRPr="008416A0">
        <w:rPr>
          <w:i/>
        </w:rPr>
        <w:t xml:space="preserve"> vs. V</w:t>
      </w:r>
      <w:r w:rsidRPr="008416A0">
        <w:t xml:space="preserve"> to intercept the axis at zero voltage:</w:t>
      </w:r>
    </w:p>
    <w:p w14:paraId="3DDE999C" w14:textId="77777777" w:rsidR="00D643EC" w:rsidRPr="008416A0" w:rsidRDefault="00D643EC" w:rsidP="00C24BC1">
      <w:pPr>
        <w:pStyle w:val="RSCI03FigureSchemeChartUncaptioned"/>
        <w:spacing w:before="120"/>
        <w:rPr>
          <w:w w:val="108"/>
          <w:sz w:val="24"/>
          <w:szCs w:val="24"/>
          <w:lang w:val="en-US"/>
        </w:rPr>
      </w:pPr>
      <m:oMath>
        <m:r>
          <m:rPr>
            <m:sty m:val="p"/>
          </m:rPr>
          <w:rPr>
            <w:rFonts w:ascii="Cambria Math" w:hAnsi="Cambria Math"/>
            <w:w w:val="108"/>
            <w:sz w:val="24"/>
            <w:szCs w:val="24"/>
            <w:lang w:val="en-US"/>
          </w:rPr>
          <m:t>ln</m:t>
        </m:r>
        <m:r>
          <w:rPr>
            <w:rFonts w:ascii="Cambria Math" w:hAnsi="Cambria Math"/>
            <w:w w:val="108"/>
            <w:sz w:val="24"/>
            <w:szCs w:val="24"/>
            <w:lang w:val="en-US"/>
          </w:rPr>
          <m:t>I</m:t>
        </m:r>
        <m:r>
          <m:rPr>
            <m:sty m:val="p"/>
          </m:rPr>
          <w:rPr>
            <w:rFonts w:ascii="Cambria Math" w:hAnsi="Cambria Math"/>
            <w:w w:val="108"/>
            <w:sz w:val="24"/>
            <w:szCs w:val="24"/>
            <w:lang w:val="en-US"/>
          </w:rPr>
          <m:t>=</m:t>
        </m:r>
        <m:r>
          <w:rPr>
            <w:rFonts w:ascii="Cambria Math" w:hAnsi="Cambria Math"/>
            <w:w w:val="108"/>
            <w:sz w:val="24"/>
            <w:szCs w:val="24"/>
            <w:lang w:val="en-US"/>
          </w:rPr>
          <m:t>ln</m:t>
        </m:r>
        <m:sSub>
          <m:sSubPr>
            <m:ctrlPr>
              <w:rPr>
                <w:rFonts w:ascii="Cambria Math" w:hAnsi="Cambria Math"/>
                <w:w w:val="108"/>
                <w:sz w:val="24"/>
                <w:szCs w:val="24"/>
                <w:lang w:val="en-US"/>
              </w:rPr>
            </m:ctrlPr>
          </m:sSubPr>
          <m:e>
            <m:r>
              <w:rPr>
                <w:rFonts w:ascii="Cambria Math" w:hAnsi="Cambria Math"/>
                <w:w w:val="108"/>
                <w:sz w:val="24"/>
                <w:szCs w:val="24"/>
                <w:lang w:val="en-US"/>
              </w:rPr>
              <m:t>I</m:t>
            </m:r>
          </m:e>
          <m:sub>
            <m:r>
              <m:rPr>
                <m:sty m:val="p"/>
              </m:rPr>
              <w:rPr>
                <w:rFonts w:ascii="Cambria Math" w:hAnsi="Cambria Math"/>
                <w:w w:val="108"/>
                <w:sz w:val="24"/>
                <w:szCs w:val="24"/>
                <w:lang w:val="en-US"/>
              </w:rPr>
              <m:t>0</m:t>
            </m:r>
          </m:sub>
        </m:sSub>
        <m:r>
          <m:rPr>
            <m:sty m:val="p"/>
          </m:rPr>
          <w:rPr>
            <w:rFonts w:ascii="Cambria Math" w:hAnsi="Cambria Math"/>
            <w:w w:val="108"/>
            <w:sz w:val="24"/>
            <w:szCs w:val="24"/>
            <w:lang w:val="en-US"/>
          </w:rPr>
          <m:t>+</m:t>
        </m:r>
        <m:f>
          <m:fPr>
            <m:ctrlPr>
              <w:rPr>
                <w:rFonts w:ascii="Cambria Math" w:hAnsi="Cambria Math"/>
                <w:w w:val="108"/>
                <w:sz w:val="24"/>
                <w:szCs w:val="24"/>
                <w:lang w:val="en-US"/>
              </w:rPr>
            </m:ctrlPr>
          </m:fPr>
          <m:num>
            <m:r>
              <w:rPr>
                <w:rFonts w:ascii="Cambria Math" w:hAnsi="Cambria Math"/>
                <w:w w:val="108"/>
                <w:sz w:val="24"/>
                <w:szCs w:val="24"/>
                <w:lang w:val="en-US"/>
              </w:rPr>
              <m:t>q</m:t>
            </m:r>
          </m:num>
          <m:den>
            <m:r>
              <w:rPr>
                <w:rFonts w:ascii="Cambria Math" w:hAnsi="Cambria Math"/>
                <w:w w:val="108"/>
                <w:sz w:val="24"/>
                <w:szCs w:val="24"/>
                <w:lang w:val="en-US"/>
              </w:rPr>
              <m:t>nkT</m:t>
            </m:r>
          </m:den>
        </m:f>
        <m:r>
          <w:rPr>
            <w:rFonts w:ascii="Cambria Math" w:hAnsi="Cambria Math"/>
            <w:w w:val="108"/>
            <w:sz w:val="24"/>
            <w:szCs w:val="24"/>
            <w:lang w:val="en-US"/>
          </w:rPr>
          <m:t>V</m:t>
        </m:r>
      </m:oMath>
      <w:r w:rsidRPr="008416A0">
        <w:rPr>
          <w:rFonts w:eastAsiaTheme="minorEastAsia"/>
          <w:w w:val="108"/>
          <w:sz w:val="24"/>
          <w:szCs w:val="24"/>
          <w:lang w:val="en-US"/>
        </w:rPr>
        <w:t xml:space="preserve">        (6)</w:t>
      </w:r>
    </w:p>
    <w:p w14:paraId="1FB7D19C" w14:textId="77777777" w:rsidR="00D643EC" w:rsidRPr="008416A0" w:rsidRDefault="00D643EC" w:rsidP="00C24BC1">
      <w:pPr>
        <w:spacing w:before="120"/>
      </w:pPr>
      <w:r w:rsidRPr="008416A0">
        <w:t xml:space="preserve">The forward current increases rapidly with increasing bias; </w:t>
      </w:r>
      <w:r w:rsidRPr="008416A0">
        <w:rPr>
          <w:i/>
        </w:rPr>
        <w:t>I</w:t>
      </w:r>
      <w:r w:rsidRPr="008416A0">
        <w:rPr>
          <w:i/>
          <w:vertAlign w:val="subscript"/>
        </w:rPr>
        <w:t>0</w:t>
      </w:r>
      <w:r w:rsidRPr="008416A0">
        <w:t xml:space="preserve"> and n can be determined by fitting the linear region of the </w:t>
      </w:r>
      <w:proofErr w:type="spellStart"/>
      <w:r w:rsidRPr="008416A0">
        <w:t>ln</w:t>
      </w:r>
      <w:r w:rsidRPr="008416A0">
        <w:rPr>
          <w:i/>
        </w:rPr>
        <w:t>I</w:t>
      </w:r>
      <w:proofErr w:type="spellEnd"/>
      <w:r w:rsidRPr="008416A0">
        <w:rPr>
          <w:i/>
        </w:rPr>
        <w:t> vs. V</w:t>
      </w:r>
      <w:r w:rsidRPr="008416A0">
        <w:t xml:space="preserve"> plot as shown in Figure 7b. Assuming that thermionic emission is the most predominant mechanism, </w:t>
      </w:r>
      <w:r w:rsidRPr="008416A0">
        <w:rPr>
          <w:i/>
        </w:rPr>
        <w:t>I</w:t>
      </w:r>
      <w:r w:rsidRPr="008416A0">
        <w:rPr>
          <w:i/>
          <w:vertAlign w:val="subscript"/>
        </w:rPr>
        <w:t>0</w:t>
      </w:r>
      <w:r w:rsidRPr="008416A0">
        <w:t xml:space="preserve"> can be expressed as </w:t>
      </w:r>
      <w:r w:rsidRPr="008416A0">
        <w:fldChar w:fldCharType="begin" w:fldLock="1"/>
      </w:r>
      <w:r w:rsidRPr="008416A0">
        <w:instrText>ADDIN CSL_CITATION {"citationItems":[{"id":"ITEM-1","itemData":{"DOI":"10.1039/c4ta06286h","ISBN":"2050-7488","ISSN":"20507496","abstract":"This paper reports the development of nanoporous tungsten trioxide (WO3) Schottky diode-based gas sensors. Nanoporous WO3 films were prepared by anodic oxidation of tungsten foil in ethylene glycol mixed with ammonium fluoride and a small amount of water. Anodization resulted in highly ordered WO3 films with a large surface-to-volume ratio. Utilizing these nanoporous structures, Schottky diode-based gas sensors were developed by depositing a platinum (Pt) catalytic contact and tested towards hydrogen gas and ethanol vapour. Analysis of the current-voltage characteristics and dynamic responses of the sensors indicated that these devices exhibited a larger voltage shift in the presence of hydrogen gas compared to ethanol vapour at an optimum operating temperature of 200°C. The gas sensing mechanism was discussed, associating the response to the intercalating H+ species that are generated as a result of hydrogen and ethanol molecule breakdowns onto the Pt/WO3 contact and their spill over into nanoporous WO3.","author":[{"dropping-particle":"","family":"Kadir","given":"Rosmalini Ab","non-dropping-particle":"","parse-names":false,"suffix":""},{"dropping-particle":"","family":"Zhang","given":"Wei","non-dropping-particle":"","parse-names":false,"suffix":""},{"dropping-particle":"","family":"Wang","given":"Yichao","non-dropping-particle":"","parse-names":false,"suffix":""},{"dropping-particle":"","family":"Ou","given":"Jian Zhen","non-dropping-particle":"","parse-names":false,"suffix":""},{"dropping-particle":"","family":"Wlodarski","given":"Wojtek","non-dropping-particle":"","parse-names":false,"suffix":""},{"dropping-particle":"","family":"O'Mullane","given":"Anthony P.","non-dropping-particle":"","parse-names":false,"suffix":""},{"dropping-particle":"","family":"Bryant","given":"Gary","non-dropping-particle":"","parse-names":false,"suffix":""},{"dropping-particle":"","family":"Taylor","given":"Matthew","non-dropping-particle":"","parse-names":false,"suffix":""},{"dropping-particle":"","family":"Kalantar-Zadeh","given":"Kourosh","non-dropping-particle":"","parse-names":false,"suffix":""}],"container-title":"Journal of Materials Chemistry A","id":"ITEM-1","issue":"15","issued":{"date-parts":[["2015"]]},"page":"7994-8001","title":"Anodized nanoporous WO3 Schottky contact structures for hydrogen and ethanol sensing","type":"article-journal","volume":"3"},"uris":["http://www.mendeley.com/documents/?uuid=307848aa-d4a7-45a6-90a2-a26a0e53d69d"]}],"mendeley":{"formattedCitation":"&lt;sup&gt;43&lt;/sup&gt;","plainTextFormattedCitation":"43","previouslyFormattedCitation":"&lt;sup&gt;43&lt;/sup&gt;"},"properties":{"noteIndex":0},"schema":"https://github.com/citation-style-language/schema/raw/master/csl-citation.json"}</w:instrText>
      </w:r>
      <w:r w:rsidRPr="008416A0">
        <w:fldChar w:fldCharType="separate"/>
      </w:r>
      <w:r w:rsidRPr="008416A0">
        <w:rPr>
          <w:noProof/>
          <w:vertAlign w:val="superscript"/>
        </w:rPr>
        <w:t>43</w:t>
      </w:r>
      <w:r w:rsidRPr="008416A0">
        <w:fldChar w:fldCharType="end"/>
      </w:r>
    </w:p>
    <w:p w14:paraId="69F122A3" w14:textId="77777777" w:rsidR="00D643EC" w:rsidRPr="008416A0" w:rsidRDefault="003375DA" w:rsidP="00C24BC1">
      <w:pPr>
        <w:pStyle w:val="RSCI03FigureSchemeChartUncaptioned"/>
        <w:spacing w:before="120"/>
        <w:rPr>
          <w:w w:val="108"/>
          <w:sz w:val="24"/>
          <w:szCs w:val="24"/>
          <w:lang w:val="en-US"/>
        </w:rPr>
      </w:pPr>
      <m:oMath>
        <m:sSub>
          <m:sSubPr>
            <m:ctrlPr>
              <w:rPr>
                <w:rFonts w:ascii="Cambria Math" w:hAnsi="Cambria Math"/>
                <w:w w:val="108"/>
                <w:sz w:val="24"/>
                <w:szCs w:val="24"/>
                <w:lang w:val="en-US"/>
              </w:rPr>
            </m:ctrlPr>
          </m:sSubPr>
          <m:e>
            <m:r>
              <w:rPr>
                <w:rFonts w:ascii="Cambria Math" w:hAnsi="Cambria Math"/>
                <w:w w:val="108"/>
                <w:sz w:val="24"/>
                <w:szCs w:val="24"/>
                <w:lang w:val="en-US"/>
              </w:rPr>
              <m:t>I</m:t>
            </m:r>
          </m:e>
          <m:sub>
            <m:r>
              <m:rPr>
                <m:sty m:val="p"/>
              </m:rPr>
              <w:rPr>
                <w:rFonts w:ascii="Cambria Math" w:hAnsi="Cambria Math"/>
                <w:w w:val="108"/>
                <w:sz w:val="24"/>
                <w:szCs w:val="24"/>
                <w:lang w:val="en-US"/>
              </w:rPr>
              <m:t>0</m:t>
            </m:r>
          </m:sub>
        </m:sSub>
        <m:r>
          <m:rPr>
            <m:sty m:val="p"/>
          </m:rPr>
          <w:rPr>
            <w:rFonts w:ascii="Cambria Math" w:hAnsi="Cambria Math"/>
            <w:w w:val="108"/>
            <w:sz w:val="24"/>
            <w:szCs w:val="24"/>
            <w:lang w:val="en-US"/>
          </w:rPr>
          <m:t>=</m:t>
        </m:r>
        <m:r>
          <w:rPr>
            <w:rFonts w:ascii="Cambria Math" w:hAnsi="Cambria Math"/>
            <w:w w:val="108"/>
            <w:sz w:val="24"/>
            <w:szCs w:val="24"/>
            <w:lang w:val="en-US"/>
          </w:rPr>
          <m:t>A</m:t>
        </m:r>
        <m:sSup>
          <m:sSupPr>
            <m:ctrlPr>
              <w:rPr>
                <w:rFonts w:ascii="Cambria Math" w:hAnsi="Cambria Math"/>
                <w:w w:val="108"/>
                <w:sz w:val="24"/>
                <w:szCs w:val="24"/>
                <w:lang w:val="en-US"/>
              </w:rPr>
            </m:ctrlPr>
          </m:sSupPr>
          <m:e>
            <m:r>
              <w:rPr>
                <w:rFonts w:ascii="Cambria Math" w:hAnsi="Cambria Math"/>
                <w:w w:val="108"/>
                <w:sz w:val="24"/>
                <w:szCs w:val="24"/>
                <w:lang w:val="en-US"/>
              </w:rPr>
              <m:t>A</m:t>
            </m:r>
          </m:e>
          <m:sup>
            <m:r>
              <m:rPr>
                <m:sty m:val="p"/>
              </m:rPr>
              <w:rPr>
                <w:rFonts w:ascii="Cambria Math" w:hAnsi="Cambria Math"/>
                <w:w w:val="108"/>
                <w:sz w:val="24"/>
                <w:szCs w:val="24"/>
                <w:lang w:val="en-US"/>
              </w:rPr>
              <m:t>*</m:t>
            </m:r>
          </m:sup>
        </m:sSup>
        <m:sSup>
          <m:sSupPr>
            <m:ctrlPr>
              <w:rPr>
                <w:rFonts w:ascii="Cambria Math" w:hAnsi="Cambria Math"/>
                <w:w w:val="108"/>
                <w:sz w:val="24"/>
                <w:szCs w:val="24"/>
                <w:lang w:val="en-US"/>
              </w:rPr>
            </m:ctrlPr>
          </m:sSupPr>
          <m:e>
            <m:r>
              <w:rPr>
                <w:rFonts w:ascii="Cambria Math" w:hAnsi="Cambria Math"/>
                <w:w w:val="108"/>
                <w:sz w:val="24"/>
                <w:szCs w:val="24"/>
                <w:lang w:val="en-US"/>
              </w:rPr>
              <m:t>T</m:t>
            </m:r>
          </m:e>
          <m:sup>
            <m:r>
              <m:rPr>
                <m:sty m:val="p"/>
              </m:rPr>
              <w:rPr>
                <w:rFonts w:ascii="Cambria Math" w:hAnsi="Cambria Math"/>
                <w:w w:val="108"/>
                <w:sz w:val="24"/>
                <w:szCs w:val="24"/>
                <w:lang w:val="en-US"/>
              </w:rPr>
              <m:t>2</m:t>
            </m:r>
          </m:sup>
        </m:sSup>
        <m:r>
          <w:rPr>
            <w:rFonts w:ascii="Cambria Math" w:hAnsi="Cambria Math"/>
            <w:w w:val="108"/>
            <w:sz w:val="24"/>
            <w:szCs w:val="24"/>
            <w:lang w:val="en-US"/>
          </w:rPr>
          <m:t>exp</m:t>
        </m:r>
        <m:d>
          <m:dPr>
            <m:ctrlPr>
              <w:rPr>
                <w:rFonts w:ascii="Cambria Math" w:hAnsi="Cambria Math"/>
                <w:w w:val="108"/>
                <w:sz w:val="24"/>
                <w:szCs w:val="24"/>
                <w:lang w:val="en-US"/>
              </w:rPr>
            </m:ctrlPr>
          </m:dPr>
          <m:e>
            <m:f>
              <m:fPr>
                <m:ctrlPr>
                  <w:rPr>
                    <w:rFonts w:ascii="Cambria Math" w:hAnsi="Cambria Math"/>
                    <w:w w:val="108"/>
                    <w:sz w:val="24"/>
                    <w:szCs w:val="24"/>
                    <w:lang w:val="en-US"/>
                  </w:rPr>
                </m:ctrlPr>
              </m:fPr>
              <m:num>
                <m:r>
                  <m:rPr>
                    <m:sty m:val="p"/>
                  </m:rPr>
                  <w:rPr>
                    <w:rFonts w:ascii="Cambria Math" w:hAnsi="Cambria Math"/>
                    <w:w w:val="108"/>
                    <w:sz w:val="24"/>
                    <w:szCs w:val="24"/>
                    <w:lang w:val="en-US"/>
                  </w:rPr>
                  <m:t>-</m:t>
                </m:r>
                <m:r>
                  <w:rPr>
                    <w:rFonts w:ascii="Cambria Math" w:hAnsi="Cambria Math"/>
                    <w:w w:val="108"/>
                    <w:sz w:val="24"/>
                    <w:szCs w:val="24"/>
                    <w:lang w:val="en-US"/>
                  </w:rPr>
                  <m:t>q</m:t>
                </m:r>
                <m:sSub>
                  <m:sSubPr>
                    <m:ctrlPr>
                      <w:rPr>
                        <w:rFonts w:ascii="Cambria Math" w:hAnsi="Cambria Math"/>
                        <w:w w:val="108"/>
                        <w:sz w:val="24"/>
                        <w:szCs w:val="24"/>
                        <w:lang w:val="en-US"/>
                      </w:rPr>
                    </m:ctrlPr>
                  </m:sSubPr>
                  <m:e>
                    <m:r>
                      <w:rPr>
                        <w:rFonts w:ascii="Cambria Math" w:hAnsi="Cambria Math"/>
                        <w:w w:val="108"/>
                        <w:sz w:val="24"/>
                        <w:szCs w:val="24"/>
                        <w:lang w:val="en-US"/>
                      </w:rPr>
                      <m:t>Φ</m:t>
                    </m:r>
                  </m:e>
                  <m:sub>
                    <m:r>
                      <w:rPr>
                        <w:rFonts w:ascii="Cambria Math" w:hAnsi="Cambria Math"/>
                        <w:w w:val="108"/>
                        <w:sz w:val="24"/>
                        <w:szCs w:val="24"/>
                        <w:lang w:val="en-US"/>
                      </w:rPr>
                      <m:t>b</m:t>
                    </m:r>
                  </m:sub>
                </m:sSub>
              </m:num>
              <m:den>
                <m:r>
                  <w:rPr>
                    <w:rFonts w:ascii="Cambria Math" w:hAnsi="Cambria Math"/>
                    <w:w w:val="108"/>
                    <w:sz w:val="24"/>
                    <w:szCs w:val="24"/>
                    <w:lang w:val="en-US"/>
                  </w:rPr>
                  <m:t>kT</m:t>
                </m:r>
              </m:den>
            </m:f>
          </m:e>
        </m:d>
      </m:oMath>
      <w:r w:rsidR="00D643EC" w:rsidRPr="008416A0">
        <w:rPr>
          <w:rFonts w:eastAsiaTheme="minorEastAsia"/>
          <w:w w:val="108"/>
          <w:sz w:val="24"/>
          <w:szCs w:val="24"/>
          <w:lang w:val="en-US"/>
        </w:rPr>
        <w:t xml:space="preserve">      (7)</w:t>
      </w:r>
    </w:p>
    <w:p w14:paraId="62CAC6AB" w14:textId="77777777" w:rsidR="00D643EC" w:rsidRPr="008416A0" w:rsidRDefault="00D643EC" w:rsidP="00C24BC1">
      <w:pPr>
        <w:spacing w:before="120"/>
      </w:pPr>
      <w:r w:rsidRPr="008416A0">
        <w:t>Where A is the effective diode area, A</w:t>
      </w:r>
      <w:r w:rsidRPr="008416A0">
        <w:rPr>
          <w:vertAlign w:val="superscript"/>
        </w:rPr>
        <w:t>*</w:t>
      </w:r>
      <w:r w:rsidRPr="008416A0">
        <w:t xml:space="preserve"> is the effective Richardson constant which is equal to 32 Acm</w:t>
      </w:r>
      <w:r w:rsidRPr="008416A0">
        <w:rPr>
          <w:vertAlign w:val="superscript"/>
        </w:rPr>
        <w:t>-2</w:t>
      </w:r>
      <w:r w:rsidRPr="008416A0">
        <w:t>K</w:t>
      </w:r>
      <w:r w:rsidRPr="008416A0">
        <w:rPr>
          <w:vertAlign w:val="superscript"/>
        </w:rPr>
        <w:t>-2</w:t>
      </w:r>
      <w:r w:rsidRPr="008416A0">
        <w:t xml:space="preserve"> for </w:t>
      </w:r>
      <w:proofErr w:type="spellStart"/>
      <w:r w:rsidRPr="008416A0">
        <w:t>ZnO</w:t>
      </w:r>
      <w:proofErr w:type="spellEnd"/>
      <w:r w:rsidRPr="008416A0">
        <w:t xml:space="preserve"> </w:t>
      </w:r>
      <w:r w:rsidRPr="008416A0">
        <w:fldChar w:fldCharType="begin" w:fldLock="1"/>
      </w:r>
      <w:r w:rsidR="00AA4A9B">
        <w:instrText>ADDIN CSL_CITATION {"citationItems":[{"id":"ITEM-1","itemData":{"DOI":"10.1063/1.3156031","ISSN":"00036951","abstract":"A method is proposed to account for the effects of Schottky barrier height inhomogeneities on the Richardson constant (A) extracted from current-voltage-temperature (I-V-T) measurements. Our approach exploits a correlation between the extracted Richardson constant and effective barrier height. As a test case, the method is applied to I-V-T measurements performed on IrOx /n-ZnO Schottky diodes. A homogeneous A value of 27±7 A cm-2 K-2 is obtained, in close agreement with the theoretically expected value of 32 A cm-2 K-2 for n -type ZnO. © 2009 American Institute of Physics.","author":[{"dropping-particle":"","family":"Sarpatwari","given":"K.","non-dropping-particle":"","parse-names":false,"suffix":""},{"dropping-particle":"","family":"Awadelkarim","given":"O. O.","non-dropping-particle":"","parse-names":false,"suffix":""},{"dropping-particle":"","family":"Allen","given":"M. W.","non-dropping-particle":"","parse-names":false,"suffix":""},{"dropping-particle":"","family":"Durbin","given":"S. M.","non-dropping-particle":"","parse-names":false,"suffix":""},{"dropping-particle":"","family":"Mohney","given":"S. E.","non-dropping-particle":"","parse-names":false,"suffix":""}],"container-title":"Applied Physics Letters","id":"ITEM-1","issue":"24","issued":{"date-parts":[["2009","6","15"]]},"page":"242110","title":"Extracting the Richardson constant: IrOx /n-ZnO Schottky diodes","type":"article-journal","volume":"94"},"uris":["http://www.mendeley.com/documents/?uuid=52d05511-8ae9-36a2-b593-e4040d102269"]}],"mendeley":{"formattedCitation":"&lt;sup&gt;53&lt;/sup&gt;","plainTextFormattedCitation":"53","previouslyFormattedCitation":"&lt;sup&gt;53&lt;/sup&gt;"},"properties":{"noteIndex":0},"schema":"https://github.com/citation-style-language/schema/raw/master/csl-citation.json"}</w:instrText>
      </w:r>
      <w:r w:rsidRPr="008416A0">
        <w:fldChar w:fldCharType="separate"/>
      </w:r>
      <w:r w:rsidR="00AA4A9B" w:rsidRPr="00AA4A9B">
        <w:rPr>
          <w:noProof/>
          <w:vertAlign w:val="superscript"/>
        </w:rPr>
        <w:t>53</w:t>
      </w:r>
      <w:r w:rsidRPr="008416A0">
        <w:fldChar w:fldCharType="end"/>
      </w:r>
      <w:r w:rsidRPr="008416A0">
        <w:t xml:space="preserve"> and </w:t>
      </w:r>
      <w:proofErr w:type="spellStart"/>
      <w:r w:rsidRPr="008416A0">
        <w:t>Φ</w:t>
      </w:r>
      <w:r w:rsidRPr="008416A0">
        <w:rPr>
          <w:vertAlign w:val="subscript"/>
        </w:rPr>
        <w:t>b</w:t>
      </w:r>
      <w:proofErr w:type="spellEnd"/>
      <w:r w:rsidRPr="008416A0">
        <w:rPr>
          <w:vertAlign w:val="subscript"/>
        </w:rPr>
        <w:t xml:space="preserve"> </w:t>
      </w:r>
      <w:r w:rsidRPr="008416A0">
        <w:t xml:space="preserve">is the zero-bias barrier height. The value </w:t>
      </w:r>
      <w:proofErr w:type="spellStart"/>
      <w:r w:rsidRPr="008416A0">
        <w:t>Φ</w:t>
      </w:r>
      <w:r w:rsidRPr="008416A0">
        <w:rPr>
          <w:vertAlign w:val="subscript"/>
        </w:rPr>
        <w:t>b</w:t>
      </w:r>
      <w:proofErr w:type="spellEnd"/>
      <w:r w:rsidRPr="008416A0">
        <w:t xml:space="preserve"> in air and in NH</w:t>
      </w:r>
      <w:r w:rsidRPr="008416A0">
        <w:rPr>
          <w:vertAlign w:val="subscript"/>
        </w:rPr>
        <w:t>3</w:t>
      </w:r>
      <w:r w:rsidRPr="008416A0">
        <w:t xml:space="preserve"> were determined to be 0.81 eV and 0.74 eV. The barrier height at zero-bias of the </w:t>
      </w:r>
      <w:proofErr w:type="spellStart"/>
      <w:r w:rsidRPr="008416A0">
        <w:t>ZnO</w:t>
      </w:r>
      <w:proofErr w:type="spellEnd"/>
      <w:r w:rsidRPr="008416A0">
        <w:t>/Au Schottky diode was smaller in NH</w:t>
      </w:r>
      <w:r w:rsidRPr="008416A0">
        <w:rPr>
          <w:vertAlign w:val="subscript"/>
        </w:rPr>
        <w:t>3</w:t>
      </w:r>
      <w:r w:rsidRPr="008416A0">
        <w:t xml:space="preserve"> than in air. With a forward bias of 0.5 V, the released electrons from the redox reaction were easily transferred across the smaller barrier height resulting in a decreased resistance when NH</w:t>
      </w:r>
      <w:r w:rsidRPr="008416A0">
        <w:rPr>
          <w:vertAlign w:val="subscript"/>
        </w:rPr>
        <w:t>3</w:t>
      </w:r>
      <w:r w:rsidRPr="008416A0">
        <w:t xml:space="preserve"> gas molecules were introduced (see Figure 7c). Furthermore, with more electrons in the conduction band, they will occupy higher energy states based on the Fermi-Dirac distribution, so a higher proportion will have energies above the barrier height. The width of the depletion layer in air (L</w:t>
      </w:r>
      <w:r w:rsidRPr="008416A0">
        <w:rPr>
          <w:vertAlign w:val="subscript"/>
        </w:rPr>
        <w:t>D-air</w:t>
      </w:r>
      <w:r w:rsidRPr="008416A0">
        <w:t>) was greater than that in NH</w:t>
      </w:r>
      <w:r w:rsidRPr="008416A0">
        <w:rPr>
          <w:vertAlign w:val="subscript"/>
        </w:rPr>
        <w:t>3</w:t>
      </w:r>
      <w:r w:rsidRPr="008416A0">
        <w:t xml:space="preserve"> (L</w:t>
      </w:r>
      <w:r w:rsidRPr="008416A0">
        <w:rPr>
          <w:vertAlign w:val="subscript"/>
        </w:rPr>
        <w:t>D-NH3</w:t>
      </w:r>
      <w:r w:rsidRPr="008416A0">
        <w:t>) due to the increase in the number of charge carriers in NH</w:t>
      </w:r>
      <w:r w:rsidRPr="008416A0">
        <w:rPr>
          <w:vertAlign w:val="subscript"/>
        </w:rPr>
        <w:t>3</w:t>
      </w:r>
      <w:r w:rsidRPr="008416A0">
        <w:t>. The reverse saturated currents were also in agreement with the calculated change in barrier heights, as a higher current was recorded in NH</w:t>
      </w:r>
      <w:r w:rsidRPr="008416A0">
        <w:rPr>
          <w:vertAlign w:val="subscript"/>
        </w:rPr>
        <w:t>3</w:t>
      </w:r>
      <w:r w:rsidRPr="008416A0">
        <w:t>. Therefore, by determining the barrier heights and reverse saturated currents of the diode sensors, the detection of NH</w:t>
      </w:r>
      <w:r w:rsidRPr="008416A0">
        <w:rPr>
          <w:vertAlign w:val="subscript"/>
        </w:rPr>
        <w:t>3</w:t>
      </w:r>
      <w:r w:rsidRPr="008416A0">
        <w:t xml:space="preserve"> at room temperature is based on the difference of barrier height in different atmospheres.</w:t>
      </w:r>
    </w:p>
    <w:p w14:paraId="183466D7" w14:textId="77777777" w:rsidR="00D643EC" w:rsidRPr="008416A0" w:rsidRDefault="00D643EC" w:rsidP="00C24BC1">
      <w:pPr>
        <w:spacing w:before="120"/>
        <w:rPr>
          <w:rStyle w:val="06CHeading"/>
          <w:b w:val="0"/>
          <w:smallCaps w:val="0"/>
          <w:sz w:val="24"/>
          <w:szCs w:val="24"/>
        </w:rPr>
      </w:pPr>
      <w:r w:rsidRPr="008416A0">
        <w:t xml:space="preserve">Another possible mechanism is either the chemical or electronic sensitization by gold nanoparticles on the surface of </w:t>
      </w:r>
      <w:proofErr w:type="spellStart"/>
      <w:r w:rsidRPr="008416A0">
        <w:t>ZnO</w:t>
      </w:r>
      <w:proofErr w:type="spellEnd"/>
      <w:r w:rsidRPr="008416A0">
        <w:t xml:space="preserve">. </w:t>
      </w:r>
      <w:proofErr w:type="spellStart"/>
      <w:r w:rsidRPr="008416A0">
        <w:t>Ramgir</w:t>
      </w:r>
      <w:proofErr w:type="spellEnd"/>
      <w:r w:rsidRPr="008416A0">
        <w:t xml:space="preserve"> et al. have reported a room temperature gas sensor of gold nanoparticles dispersed on </w:t>
      </w:r>
      <w:proofErr w:type="spellStart"/>
      <w:r w:rsidRPr="008416A0">
        <w:t>ZnO</w:t>
      </w:r>
      <w:proofErr w:type="spellEnd"/>
      <w:r w:rsidRPr="008416A0">
        <w:t xml:space="preserve"> nanorods that can detect H</w:t>
      </w:r>
      <w:r w:rsidRPr="008416A0">
        <w:rPr>
          <w:vertAlign w:val="subscript"/>
        </w:rPr>
        <w:t>2</w:t>
      </w:r>
      <w:r w:rsidRPr="008416A0">
        <w:t xml:space="preserve">S due to catalytic and electronic sensitization effects. </w:t>
      </w:r>
      <w:r w:rsidRPr="008416A0">
        <w:fldChar w:fldCharType="begin" w:fldLock="1"/>
      </w:r>
      <w:r w:rsidR="00AA4A9B">
        <w:instrText>ADDIN CSL_CITATION {"citationItems":[{"id":"ITEM-1","itemData":{"DOI":"10.1016/j.snb.2013.06.070","ISSN":"09254005","abstract":"A room temperature H2S sensor based on pure and Au modified ZnO nanowires has been demonstrated. Modification of ZnO nanowires with Au resulted in a remarkable 16-fold increase in the sensor response over pure ZnO NWs toward 5 ppm H2S at room temperature. A sensing mechanism based on the formation of nano-Schottky type barrier junction at the interface between Au and ZnO has been proposed. The enhanced response is attributed to the alteration of barrier properties by the adsorption or desorption of adsorbed species and/or H2S gas molecules. Observance of higher resistivity and a higher work function (0.2 eV) for Au modified samples further corroborates the finding. Low temperature resistivity measurements indicate that the charge transport is governed by the thermal conduction and the nearest neighbor hopping mechanism. © 2013 Elsevier B.V.","author":[{"dropping-particle":"","family":"Ramgir","given":"Niranjan S.","non-dropping-particle":"","parse-names":false,"suffix":""},{"dropping-particle":"","family":"Sharma","given":"Preetam K.","non-dropping-particle":"","parse-names":false,"suffix":""},{"dropping-particle":"","family":"Datta","given":"N.","non-dropping-particle":"","parse-names":false,"suffix":""},{"dropping-particle":"","family":"Kaur","given":"M.","non-dropping-particle":"","parse-names":false,"suffix":""},{"dropping-particle":"","family":"Debnath","given":"A. K.","non-dropping-particle":"","parse-names":false,"suffix":""},{"dropping-particle":"","family":"Aswal","given":"D. K.","non-dropping-particle":"","parse-names":false,"suffix":""},{"dropping-particle":"","family":"Gupta","given":"S. K.","non-dropping-particle":"","parse-names":false,"suffix":""}],"container-title":"Sensors and Actuators, B: Chemical","id":"ITEM-1","issued":{"date-parts":[["2013","9"]]},"page":"718-726","title":"Room temperature H2S sensor based on Au modified ZnO nanowires","type":"article-journal","volume":"186"},"uris":["http://www.mendeley.com/documents/?uuid=5f755a75-141e-38e4-b947-12111f93a461"]}],"mendeley":{"formattedCitation":"&lt;sup&gt;54&lt;/sup&gt;","plainTextFormattedCitation":"54","previouslyFormattedCitation":"&lt;sup&gt;54&lt;/sup&gt;"},"properties":{"noteIndex":0},"schema":"https://github.com/citation-style-language/schema/raw/master/csl-citation.json"}</w:instrText>
      </w:r>
      <w:r w:rsidRPr="008416A0">
        <w:fldChar w:fldCharType="separate"/>
      </w:r>
      <w:r w:rsidR="00AA4A9B" w:rsidRPr="00AA4A9B">
        <w:rPr>
          <w:noProof/>
          <w:vertAlign w:val="superscript"/>
        </w:rPr>
        <w:t>54</w:t>
      </w:r>
      <w:r w:rsidRPr="008416A0">
        <w:fldChar w:fldCharType="end"/>
      </w:r>
      <w:r w:rsidRPr="008416A0">
        <w:t xml:space="preserve"> The spill-over effect of Au nanoparticles on </w:t>
      </w:r>
      <w:proofErr w:type="spellStart"/>
      <w:r w:rsidRPr="008416A0">
        <w:t>ZnO</w:t>
      </w:r>
      <w:proofErr w:type="spellEnd"/>
      <w:r w:rsidRPr="008416A0">
        <w:t xml:space="preserve"> nanorods proposed by </w:t>
      </w:r>
      <w:proofErr w:type="spellStart"/>
      <w:r w:rsidRPr="008416A0">
        <w:t>Shingange</w:t>
      </w:r>
      <w:proofErr w:type="spellEnd"/>
      <w:r w:rsidRPr="008416A0">
        <w:t xml:space="preserve"> </w:t>
      </w:r>
      <w:r w:rsidR="004135A4">
        <w:t xml:space="preserve">et al. </w:t>
      </w:r>
      <w:r w:rsidRPr="008416A0">
        <w:t>also explained Au could enhance responsivity and selectivity to ammonia gas. </w:t>
      </w:r>
      <w:r w:rsidRPr="008416A0">
        <w:fldChar w:fldCharType="begin" w:fldLock="1"/>
      </w:r>
      <w:r w:rsidRPr="008416A0">
        <w:instrText>ADDIN CSL_CITATION {"citationItems":[{"id":"ITEM-1","itemData":{"DOI":"10.1016/j.jcis.2016.06.046","ISSN":"10957103","abstract":"ZnO nanorods synthesized using microwave-assisted approach were functionalized with gold (Au) nanoparticles. The Au coverage on the surface of the functionalized ZnO was controlled by adjusting the concentration of the Au precursor. According to X-ray diffraction (XRD), scanning electron microscopy (SEM), transmission electron microscopy (TEM) and X-ray photoelectron spectroscopy (XPS) results, it was confirmed that Au form nanoparticles loaded on the surface of ZnO. The small Au loading level of 0.5 wt% showed the highest response of 1600–100 ppm of NH3 gas at room temperature (RT) whereas further increase of Au loading level resulted in poor detection of NH3. All Au loaded ZnO (Au/ZnO) based sensors exhibited very short recovery and response times compared to unloaded ZnO sensing materials. The responses of ZnO and Au/ZnO based sensors (0.5–2.5 wt%) to other flammable gases, including H2, CO and CH4, were considerably less, demonstrating that Au/ZnO based sensors were highly selective to NH3 gas at room temperature. Spill over mechanism which is the main reason for the observed enhanced NH3 response with 0.5 Au loading level is explained in detail.","author":[{"dropping-particle":"","family":"Shingange","given":"K.","non-dropping-particle":"","parse-names":false,"suffix":""},{"dropping-particle":"","family":"Tshabalala","given":"Z. P.","non-dropping-particle":"","parse-names":false,"suffix":""},{"dropping-particle":"","family":"Ntwaeaborwa","given":"O. M.","non-dropping-particle":"","parse-names":false,"suffix":""},{"dropping-particle":"","family":"Motaung","given":"D. E.","non-dropping-particle":"","parse-names":false,"suffix":""},{"dropping-particle":"","family":"Mhlongo","given":"G. H.","non-dropping-particle":"","parse-names":false,"suffix":""}],"container-title":"Journal of Colloid and Interface Science","id":"ITEM-1","issued":{"date-parts":[["2016","10","1"]]},"page":"127-138","publisher":"Academic Press","title":"Highly selective NH3 gas sensor based on Au loaded ZnO nanostructures prepared using microwave-assisted method","type":"article-journal","volume":"479"},"uris":["http://www.mendeley.com/documents/?uuid=d3b43d11-0b1a-3f0c-8420-cba3f6a1a923"]}],"mendeley":{"formattedCitation":"&lt;sup&gt;32&lt;/sup&gt;","plainTextFormattedCitation":"32","previouslyFormattedCitation":"&lt;sup&gt;32&lt;/sup&gt;"},"properties":{"noteIndex":0},"schema":"https://github.com/citation-style-language/schema/raw/master/csl-citation.json"}</w:instrText>
      </w:r>
      <w:r w:rsidRPr="008416A0">
        <w:fldChar w:fldCharType="separate"/>
      </w:r>
      <w:r w:rsidRPr="008416A0">
        <w:rPr>
          <w:noProof/>
          <w:vertAlign w:val="superscript"/>
        </w:rPr>
        <w:t>32</w:t>
      </w:r>
      <w:r w:rsidRPr="008416A0">
        <w:fldChar w:fldCharType="end"/>
      </w:r>
      <w:r w:rsidRPr="008416A0">
        <w:t xml:space="preserve"> At room temperature, Au nanoparticles would facilitate oxygen molecule ionization, in which those oxygen ions could migrate to </w:t>
      </w:r>
      <w:proofErr w:type="spellStart"/>
      <w:r w:rsidRPr="008416A0">
        <w:t>ZnO</w:t>
      </w:r>
      <w:proofErr w:type="spellEnd"/>
      <w:r w:rsidRPr="008416A0">
        <w:t xml:space="preserve"> surface. The gold nanoparticles as shown in Figure 2a could act as a chemical promotor to decrease the reactive energy of NH</w:t>
      </w:r>
      <w:r w:rsidRPr="008416A0">
        <w:rPr>
          <w:vertAlign w:val="subscript"/>
        </w:rPr>
        <w:t>3</w:t>
      </w:r>
      <w:r w:rsidRPr="008416A0">
        <w:t xml:space="preserve"> molecules and oxygen at the </w:t>
      </w:r>
      <w:proofErr w:type="spellStart"/>
      <w:r w:rsidRPr="008416A0">
        <w:t>ZnO</w:t>
      </w:r>
      <w:proofErr w:type="spellEnd"/>
      <w:r w:rsidRPr="008416A0">
        <w:t xml:space="preserve"> surface, which would give good responsivity and selectivity to NH</w:t>
      </w:r>
      <w:r w:rsidRPr="008416A0">
        <w:rPr>
          <w:vertAlign w:val="subscript"/>
        </w:rPr>
        <w:t>3</w:t>
      </w:r>
      <w:r w:rsidRPr="008416A0">
        <w:t xml:space="preserve"> at room temperature.</w:t>
      </w:r>
    </w:p>
    <w:p w14:paraId="2D59FBFB" w14:textId="77777777" w:rsidR="00D643EC" w:rsidRPr="008416A0" w:rsidRDefault="00D643EC" w:rsidP="00C24BC1">
      <w:pPr>
        <w:pStyle w:val="RSCB02ArticleText"/>
        <w:spacing w:before="120"/>
        <w:rPr>
          <w:rStyle w:val="06CHeading"/>
          <w:b w:val="0"/>
          <w:smallCaps w:val="0"/>
          <w:sz w:val="24"/>
          <w:szCs w:val="24"/>
          <w:lang w:val="en-US"/>
        </w:rPr>
      </w:pPr>
    </w:p>
    <w:p w14:paraId="702496A9" w14:textId="77777777" w:rsidR="00D643EC" w:rsidRPr="008416A0" w:rsidRDefault="00DF118E" w:rsidP="00C24BC1">
      <w:pPr>
        <w:pStyle w:val="head1"/>
        <w:spacing w:before="120"/>
        <w:rPr>
          <w:rFonts w:cs="Times New Roman"/>
          <w:szCs w:val="24"/>
        </w:rPr>
      </w:pPr>
      <w:r>
        <w:rPr>
          <w:rFonts w:cs="Times New Roman"/>
          <w:szCs w:val="24"/>
        </w:rPr>
        <w:t xml:space="preserve">4. </w:t>
      </w:r>
      <w:r w:rsidR="00D643EC" w:rsidRPr="008416A0">
        <w:rPr>
          <w:rFonts w:cs="Times New Roman"/>
          <w:szCs w:val="24"/>
        </w:rPr>
        <w:t>Conclusions</w:t>
      </w:r>
    </w:p>
    <w:p w14:paraId="46B4C05D" w14:textId="77777777" w:rsidR="00D643EC" w:rsidRPr="008416A0" w:rsidRDefault="00D643EC" w:rsidP="00C24BC1">
      <w:pPr>
        <w:spacing w:before="120"/>
      </w:pPr>
      <w:r w:rsidRPr="008416A0">
        <w:t xml:space="preserve">A </w:t>
      </w:r>
      <w:proofErr w:type="spellStart"/>
      <w:r w:rsidRPr="008416A0">
        <w:t>ZnO</w:t>
      </w:r>
      <w:proofErr w:type="spellEnd"/>
      <w:r w:rsidRPr="008416A0">
        <w:t xml:space="preserve">/Au Schottky diode gas sensor with vertical architecture was produced using a simple, cost-effective method by depositing gold onto </w:t>
      </w:r>
      <w:proofErr w:type="spellStart"/>
      <w:r w:rsidRPr="008416A0">
        <w:t>ZnO</w:t>
      </w:r>
      <w:proofErr w:type="spellEnd"/>
      <w:r w:rsidRPr="008416A0">
        <w:t xml:space="preserve"> nanorods by thermal evaporation. TEM and SEM images confirmed that the gold not only formed as a film on the top but also nanoparticles </w:t>
      </w:r>
      <w:r w:rsidRPr="008416A0">
        <w:lastRenderedPageBreak/>
        <w:t xml:space="preserve">in the </w:t>
      </w:r>
      <w:r w:rsidR="004135A4" w:rsidRPr="008416A0">
        <w:t>center</w:t>
      </w:r>
      <w:r w:rsidRPr="008416A0">
        <w:t xml:space="preserve"> of the nanorods. A rectification ratio of 1400 at ± 1 V was determined by I-V characteristics. Gas sensing tests at room temperature showed that the </w:t>
      </w:r>
      <w:proofErr w:type="spellStart"/>
      <w:r w:rsidRPr="008416A0">
        <w:t>ZnO</w:t>
      </w:r>
      <w:proofErr w:type="spellEnd"/>
      <w:r w:rsidRPr="008416A0">
        <w:t>/Au Schottky diode gas sensor had significant responsivity below 20 ppm NH</w:t>
      </w:r>
      <w:r w:rsidRPr="008416A0">
        <w:rPr>
          <w:vertAlign w:val="subscript"/>
        </w:rPr>
        <w:t>3</w:t>
      </w:r>
      <w:r w:rsidRPr="008416A0">
        <w:t xml:space="preserve"> and a promising selectivity compared to some common gases such as acetone, carbon monoxide, and ethanol. Continuous measurements over 24 h of </w:t>
      </w:r>
      <w:proofErr w:type="spellStart"/>
      <w:r w:rsidRPr="008416A0">
        <w:t>ZnO</w:t>
      </w:r>
      <w:proofErr w:type="spellEnd"/>
      <w:r w:rsidRPr="008416A0">
        <w:t>/Au Schottky diodes showed that the electrical properties were stable. The mechanism of NH</w:t>
      </w:r>
      <w:r w:rsidRPr="008416A0">
        <w:rPr>
          <w:vertAlign w:val="subscript"/>
        </w:rPr>
        <w:t>3</w:t>
      </w:r>
      <w:r w:rsidRPr="008416A0">
        <w:t xml:space="preserve"> detection at low temperature was determined by the difference in barrier height of the </w:t>
      </w:r>
      <w:proofErr w:type="spellStart"/>
      <w:r w:rsidRPr="008416A0">
        <w:t>ZnO</w:t>
      </w:r>
      <w:proofErr w:type="spellEnd"/>
      <w:r w:rsidRPr="008416A0">
        <w:t xml:space="preserve">/Au Schottky diode in different atmospheres. The gold nanoparticles on the </w:t>
      </w:r>
      <w:proofErr w:type="spellStart"/>
      <w:r w:rsidRPr="008416A0">
        <w:t>ZnO</w:t>
      </w:r>
      <w:proofErr w:type="spellEnd"/>
      <w:r w:rsidRPr="008416A0">
        <w:t xml:space="preserve"> nanorod surface also may act as a catalyst to enhance the responsivity and selectivity. The successful demonstration of the Schottky diode made with </w:t>
      </w:r>
      <w:proofErr w:type="spellStart"/>
      <w:r w:rsidRPr="008416A0">
        <w:t>ZnO</w:t>
      </w:r>
      <w:proofErr w:type="spellEnd"/>
      <w:r w:rsidRPr="008416A0">
        <w:t xml:space="preserve"> nanorods and gold gives an alternative and simple way to decrease the operating temperature, making it possible to be integrated with portable wireless devices</w:t>
      </w:r>
    </w:p>
    <w:p w14:paraId="1F448A13" w14:textId="77777777" w:rsidR="00D643EC" w:rsidRPr="008416A0" w:rsidRDefault="00D643EC" w:rsidP="00C24BC1">
      <w:pPr>
        <w:pStyle w:val="head1"/>
        <w:spacing w:before="120"/>
        <w:rPr>
          <w:rFonts w:cs="Times New Roman"/>
          <w:szCs w:val="24"/>
        </w:rPr>
      </w:pPr>
      <w:r w:rsidRPr="008416A0">
        <w:rPr>
          <w:rFonts w:cs="Times New Roman"/>
          <w:szCs w:val="24"/>
        </w:rPr>
        <w:t>Acknowledgements</w:t>
      </w:r>
    </w:p>
    <w:p w14:paraId="2371D006" w14:textId="77777777" w:rsidR="00D643EC" w:rsidRDefault="00D643EC" w:rsidP="00C24BC1">
      <w:pPr>
        <w:spacing w:before="120"/>
      </w:pPr>
      <w:r w:rsidRPr="008416A0">
        <w:t xml:space="preserve">We dedicate this paper to the late Dr. Russell </w:t>
      </w:r>
      <w:proofErr w:type="spellStart"/>
      <w:r w:rsidRPr="008416A0">
        <w:t>Binions</w:t>
      </w:r>
      <w:proofErr w:type="spellEnd"/>
      <w:r w:rsidRPr="008416A0">
        <w:t xml:space="preserve">, without whose ideas and expertise in gas sensor characterization, this work would not have been possible. The authors are grateful to the China Scholarship Council for providing PhD studentships to Y. Tu and H. Luo, to the EU for providing a Marie </w:t>
      </w:r>
      <w:proofErr w:type="spellStart"/>
      <w:r w:rsidRPr="008416A0">
        <w:t>Skłodowska</w:t>
      </w:r>
      <w:proofErr w:type="spellEnd"/>
      <w:r w:rsidRPr="008416A0">
        <w:t xml:space="preserve">-Curie Individual Fellowship to A. Das (H2020-MSCA-IF-2016-745820), to Xi’an </w:t>
      </w:r>
      <w:proofErr w:type="spellStart"/>
      <w:r w:rsidRPr="008416A0">
        <w:t>Jiaotong</w:t>
      </w:r>
      <w:proofErr w:type="spellEnd"/>
      <w:r w:rsidRPr="008416A0">
        <w:t xml:space="preserve"> University for providing a Young Talent Support Plan to D. Zhang (YX6J003) and to BBSRC (BB/P026788/1) and EPSRC (EP/R035571/1) for funding and Thermo Fisher Scientific, UK, for carrying out UPS measurements. </w:t>
      </w:r>
    </w:p>
    <w:p w14:paraId="604636D7" w14:textId="77777777" w:rsidR="00DF118E" w:rsidRPr="00DF118E" w:rsidRDefault="00DF118E" w:rsidP="00DF118E">
      <w:pPr>
        <w:rPr>
          <w:b/>
          <w:lang w:val="en-GB"/>
        </w:rPr>
      </w:pPr>
      <w:r w:rsidRPr="00DF118E">
        <w:rPr>
          <w:b/>
          <w:lang w:val="en-GB"/>
        </w:rPr>
        <w:t>Supporting information</w:t>
      </w:r>
    </w:p>
    <w:p w14:paraId="00B2CCF2" w14:textId="77777777" w:rsidR="00DF118E" w:rsidRPr="00DF118E" w:rsidRDefault="00DF118E" w:rsidP="00DF118E">
      <w:r w:rsidRPr="00DF118E">
        <w:t>This paper is accompanied by supporting information containing:</w:t>
      </w:r>
    </w:p>
    <w:p w14:paraId="666D1689" w14:textId="77777777" w:rsidR="00DF118E" w:rsidRPr="00DF118E" w:rsidRDefault="00DF118E" w:rsidP="00DF118E">
      <w:pPr>
        <w:numPr>
          <w:ilvl w:val="0"/>
          <w:numId w:val="3"/>
        </w:numPr>
      </w:pPr>
      <w:r w:rsidRPr="00DF118E">
        <w:t xml:space="preserve">Current-voltage curve of a </w:t>
      </w:r>
      <w:proofErr w:type="spellStart"/>
      <w:r w:rsidRPr="00DF118E">
        <w:t>ZnO</w:t>
      </w:r>
      <w:proofErr w:type="spellEnd"/>
      <w:r w:rsidRPr="00DF118E">
        <w:t xml:space="preserve">/Au Schottky diode </w:t>
      </w:r>
    </w:p>
    <w:p w14:paraId="02066F93" w14:textId="77777777" w:rsidR="00DF118E" w:rsidRPr="00DF118E" w:rsidRDefault="00DF118E" w:rsidP="00DF118E">
      <w:pPr>
        <w:numPr>
          <w:ilvl w:val="0"/>
          <w:numId w:val="3"/>
        </w:numPr>
      </w:pPr>
      <w:r w:rsidRPr="00DF118E">
        <w:t xml:space="preserve">Ammonia response of </w:t>
      </w:r>
      <w:proofErr w:type="spellStart"/>
      <w:r w:rsidRPr="00DF118E">
        <w:t>ZnO</w:t>
      </w:r>
      <w:proofErr w:type="spellEnd"/>
      <w:r w:rsidRPr="00DF118E">
        <w:t xml:space="preserve"> nanorods deposited on an interdigitated transducer.</w:t>
      </w:r>
    </w:p>
    <w:p w14:paraId="4BF30543" w14:textId="77777777" w:rsidR="00D643EC" w:rsidRPr="008416A0" w:rsidRDefault="00D643EC" w:rsidP="00D643EC">
      <w:pPr>
        <w:pStyle w:val="RSCB02ArticleText"/>
        <w:rPr>
          <w:sz w:val="24"/>
          <w:szCs w:val="24"/>
        </w:rPr>
      </w:pPr>
    </w:p>
    <w:p w14:paraId="451DB149" w14:textId="77777777" w:rsidR="00D643EC" w:rsidRPr="008416A0" w:rsidRDefault="00D643EC" w:rsidP="00D643EC">
      <w:pPr>
        <w:pStyle w:val="RSCB02ArticleText"/>
        <w:rPr>
          <w:rFonts w:eastAsia="Times New Roman"/>
          <w:b/>
          <w:sz w:val="24"/>
          <w:szCs w:val="24"/>
          <w:lang w:val="en-US" w:eastAsia="zh-CN"/>
        </w:rPr>
      </w:pPr>
      <w:r w:rsidRPr="008416A0">
        <w:rPr>
          <w:b/>
          <w:sz w:val="24"/>
          <w:szCs w:val="24"/>
        </w:rPr>
        <w:t>Reference</w:t>
      </w:r>
      <w:r w:rsidR="00DF118E">
        <w:rPr>
          <w:b/>
          <w:sz w:val="24"/>
          <w:szCs w:val="24"/>
        </w:rPr>
        <w:t>s</w:t>
      </w:r>
      <w:r w:rsidRPr="008416A0">
        <w:rPr>
          <w:b/>
          <w:sz w:val="24"/>
          <w:szCs w:val="24"/>
        </w:rPr>
        <w:t xml:space="preserve">: </w:t>
      </w:r>
    </w:p>
    <w:p w14:paraId="1F27151D" w14:textId="77777777" w:rsidR="00AA4A9B" w:rsidRPr="00AA4A9B" w:rsidRDefault="00D643EC" w:rsidP="00AA4A9B">
      <w:pPr>
        <w:widowControl w:val="0"/>
        <w:autoSpaceDE w:val="0"/>
        <w:autoSpaceDN w:val="0"/>
        <w:adjustRightInd w:val="0"/>
        <w:spacing w:line="240" w:lineRule="auto"/>
        <w:ind w:left="640" w:hanging="640"/>
        <w:rPr>
          <w:rFonts w:cs="Times New Roman"/>
          <w:noProof/>
          <w:szCs w:val="24"/>
        </w:rPr>
      </w:pPr>
      <w:r w:rsidRPr="008416A0">
        <w:rPr>
          <w:rFonts w:cs="Times New Roman"/>
          <w:szCs w:val="24"/>
        </w:rPr>
        <w:fldChar w:fldCharType="begin" w:fldLock="1"/>
      </w:r>
      <w:r w:rsidRPr="008416A0">
        <w:rPr>
          <w:rFonts w:cs="Times New Roman"/>
          <w:szCs w:val="24"/>
        </w:rPr>
        <w:instrText xml:space="preserve">ADDIN Mendeley Bibliography CSL_BIBLIOGRAPHY </w:instrText>
      </w:r>
      <w:r w:rsidRPr="008416A0">
        <w:rPr>
          <w:rFonts w:cs="Times New Roman"/>
          <w:szCs w:val="24"/>
        </w:rPr>
        <w:fldChar w:fldCharType="separate"/>
      </w:r>
      <w:r w:rsidR="00AA4A9B" w:rsidRPr="00AA4A9B">
        <w:rPr>
          <w:rFonts w:cs="Times New Roman"/>
          <w:noProof/>
          <w:szCs w:val="24"/>
        </w:rPr>
        <w:t xml:space="preserve">(1) </w:t>
      </w:r>
      <w:r w:rsidR="00AA4A9B" w:rsidRPr="00AA4A9B">
        <w:rPr>
          <w:rFonts w:cs="Times New Roman"/>
          <w:noProof/>
          <w:szCs w:val="24"/>
        </w:rPr>
        <w:tab/>
        <w:t xml:space="preserve">Wang, S.; Nan, J.; Shi, C.; Fu, Q.; Gao, S.; Wang, D.; Cui, H.; Saiz-Lopez, A.; Zhou, B. Atmospheric Ammonia and Its Impacts on Regional Air Quality over the Megacity of Shanghai, China. </w:t>
      </w:r>
      <w:r w:rsidR="00AA4A9B" w:rsidRPr="00AA4A9B">
        <w:rPr>
          <w:rFonts w:cs="Times New Roman"/>
          <w:i/>
          <w:iCs/>
          <w:noProof/>
          <w:szCs w:val="24"/>
        </w:rPr>
        <w:t>Sci. Rep.</w:t>
      </w:r>
      <w:r w:rsidR="00AA4A9B" w:rsidRPr="00AA4A9B">
        <w:rPr>
          <w:rFonts w:cs="Times New Roman"/>
          <w:noProof/>
          <w:szCs w:val="24"/>
        </w:rPr>
        <w:t xml:space="preserve"> </w:t>
      </w:r>
      <w:r w:rsidR="00AA4A9B" w:rsidRPr="00AA4A9B">
        <w:rPr>
          <w:rFonts w:cs="Times New Roman"/>
          <w:b/>
          <w:bCs/>
          <w:noProof/>
          <w:szCs w:val="24"/>
        </w:rPr>
        <w:t>2015</w:t>
      </w:r>
      <w:r w:rsidR="00AA4A9B" w:rsidRPr="00AA4A9B">
        <w:rPr>
          <w:rFonts w:cs="Times New Roman"/>
          <w:noProof/>
          <w:szCs w:val="24"/>
        </w:rPr>
        <w:t xml:space="preserve">, </w:t>
      </w:r>
      <w:r w:rsidR="00AA4A9B" w:rsidRPr="00AA4A9B">
        <w:rPr>
          <w:rFonts w:cs="Times New Roman"/>
          <w:i/>
          <w:iCs/>
          <w:noProof/>
          <w:szCs w:val="24"/>
        </w:rPr>
        <w:t>5</w:t>
      </w:r>
      <w:r w:rsidR="00AA4A9B" w:rsidRPr="00AA4A9B">
        <w:rPr>
          <w:rFonts w:cs="Times New Roman"/>
          <w:noProof/>
          <w:szCs w:val="24"/>
        </w:rPr>
        <w:t xml:space="preserve"> (1), 15842. https://doi.org/10.1038/srep15842.</w:t>
      </w:r>
    </w:p>
    <w:p w14:paraId="3961B9F9"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2) </w:t>
      </w:r>
      <w:r w:rsidRPr="00AA4A9B">
        <w:rPr>
          <w:rFonts w:cs="Times New Roman"/>
          <w:noProof/>
          <w:szCs w:val="24"/>
        </w:rPr>
        <w:tab/>
        <w:t xml:space="preserve">Behera, S. N.; Sharma, M.; Aneja, V. P.; Balasubramanian, R. Ammonia in the Atmosphere: A Review on Emission Sources, Atmospheric Chemistry and Deposition on Terrestrial Bodies. </w:t>
      </w:r>
      <w:r w:rsidRPr="00AA4A9B">
        <w:rPr>
          <w:rFonts w:cs="Times New Roman"/>
          <w:i/>
          <w:iCs/>
          <w:noProof/>
          <w:szCs w:val="24"/>
        </w:rPr>
        <w:t>Environ. Sci. Pollut. Res.</w:t>
      </w:r>
      <w:r w:rsidRPr="00AA4A9B">
        <w:rPr>
          <w:rFonts w:cs="Times New Roman"/>
          <w:noProof/>
          <w:szCs w:val="24"/>
        </w:rPr>
        <w:t xml:space="preserve"> </w:t>
      </w:r>
      <w:r w:rsidRPr="00AA4A9B">
        <w:rPr>
          <w:rFonts w:cs="Times New Roman"/>
          <w:b/>
          <w:bCs/>
          <w:noProof/>
          <w:szCs w:val="24"/>
        </w:rPr>
        <w:t>2013</w:t>
      </w:r>
      <w:r w:rsidRPr="00AA4A9B">
        <w:rPr>
          <w:rFonts w:cs="Times New Roman"/>
          <w:noProof/>
          <w:szCs w:val="24"/>
        </w:rPr>
        <w:t xml:space="preserve">, </w:t>
      </w:r>
      <w:r w:rsidRPr="00AA4A9B">
        <w:rPr>
          <w:rFonts w:cs="Times New Roman"/>
          <w:i/>
          <w:iCs/>
          <w:noProof/>
          <w:szCs w:val="24"/>
        </w:rPr>
        <w:t>20</w:t>
      </w:r>
      <w:r w:rsidRPr="00AA4A9B">
        <w:rPr>
          <w:rFonts w:cs="Times New Roman"/>
          <w:noProof/>
          <w:szCs w:val="24"/>
        </w:rPr>
        <w:t xml:space="preserve"> (11), 8092–8131. </w:t>
      </w:r>
      <w:r w:rsidRPr="00AA4A9B">
        <w:rPr>
          <w:rFonts w:cs="Times New Roman"/>
          <w:noProof/>
          <w:szCs w:val="24"/>
        </w:rPr>
        <w:lastRenderedPageBreak/>
        <w:t>https://doi.org/10.1007/s11356-013-2051-9.</w:t>
      </w:r>
    </w:p>
    <w:p w14:paraId="75286763"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3) </w:t>
      </w:r>
      <w:r w:rsidRPr="00AA4A9B">
        <w:rPr>
          <w:rFonts w:cs="Times New Roman"/>
          <w:noProof/>
          <w:szCs w:val="24"/>
        </w:rPr>
        <w:tab/>
        <w:t xml:space="preserve">Klerke, A.; Christensen, C. H.; Nørskov, J. K.; Vegge, T. Ammonia for Hydrogen Storage: Challenges and Opportunities. </w:t>
      </w:r>
      <w:r w:rsidRPr="00AA4A9B">
        <w:rPr>
          <w:rFonts w:cs="Times New Roman"/>
          <w:i/>
          <w:iCs/>
          <w:noProof/>
          <w:szCs w:val="24"/>
        </w:rPr>
        <w:t>J. Mater. Chem.</w:t>
      </w:r>
      <w:r w:rsidRPr="00AA4A9B">
        <w:rPr>
          <w:rFonts w:cs="Times New Roman"/>
          <w:noProof/>
          <w:szCs w:val="24"/>
        </w:rPr>
        <w:t xml:space="preserve"> </w:t>
      </w:r>
      <w:r w:rsidRPr="00AA4A9B">
        <w:rPr>
          <w:rFonts w:cs="Times New Roman"/>
          <w:b/>
          <w:bCs/>
          <w:noProof/>
          <w:szCs w:val="24"/>
        </w:rPr>
        <w:t>2008</w:t>
      </w:r>
      <w:r w:rsidRPr="00AA4A9B">
        <w:rPr>
          <w:rFonts w:cs="Times New Roman"/>
          <w:noProof/>
          <w:szCs w:val="24"/>
        </w:rPr>
        <w:t xml:space="preserve">, </w:t>
      </w:r>
      <w:r w:rsidRPr="00AA4A9B">
        <w:rPr>
          <w:rFonts w:cs="Times New Roman"/>
          <w:i/>
          <w:iCs/>
          <w:noProof/>
          <w:szCs w:val="24"/>
        </w:rPr>
        <w:t>18</w:t>
      </w:r>
      <w:r w:rsidRPr="00AA4A9B">
        <w:rPr>
          <w:rFonts w:cs="Times New Roman"/>
          <w:noProof/>
          <w:szCs w:val="24"/>
        </w:rPr>
        <w:t xml:space="preserve"> (20), 2304–2310. https://doi.org/10.1039/b720020j.</w:t>
      </w:r>
    </w:p>
    <w:p w14:paraId="2A132A51"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4) </w:t>
      </w:r>
      <w:r w:rsidRPr="00AA4A9B">
        <w:rPr>
          <w:rFonts w:cs="Times New Roman"/>
          <w:noProof/>
          <w:szCs w:val="24"/>
        </w:rPr>
        <w:tab/>
        <w:t xml:space="preserve">Lan, R.; Irvine, J. T. S.; Tao, S. Ammonia and Related Chemicals as Potential Indirect Hydrogen Storage Materials. </w:t>
      </w:r>
      <w:r w:rsidRPr="00AA4A9B">
        <w:rPr>
          <w:rFonts w:cs="Times New Roman"/>
          <w:i/>
          <w:iCs/>
          <w:noProof/>
          <w:szCs w:val="24"/>
        </w:rPr>
        <w:t>Int. J. Hydrogen Energy</w:t>
      </w:r>
      <w:r w:rsidRPr="00AA4A9B">
        <w:rPr>
          <w:rFonts w:cs="Times New Roman"/>
          <w:noProof/>
          <w:szCs w:val="24"/>
        </w:rPr>
        <w:t xml:space="preserve"> </w:t>
      </w:r>
      <w:r w:rsidRPr="00AA4A9B">
        <w:rPr>
          <w:rFonts w:cs="Times New Roman"/>
          <w:b/>
          <w:bCs/>
          <w:noProof/>
          <w:szCs w:val="24"/>
        </w:rPr>
        <w:t>2012</w:t>
      </w:r>
      <w:r w:rsidRPr="00AA4A9B">
        <w:rPr>
          <w:rFonts w:cs="Times New Roman"/>
          <w:noProof/>
          <w:szCs w:val="24"/>
        </w:rPr>
        <w:t xml:space="preserve">, </w:t>
      </w:r>
      <w:r w:rsidRPr="00AA4A9B">
        <w:rPr>
          <w:rFonts w:cs="Times New Roman"/>
          <w:i/>
          <w:iCs/>
          <w:noProof/>
          <w:szCs w:val="24"/>
        </w:rPr>
        <w:t>37</w:t>
      </w:r>
      <w:r w:rsidRPr="00AA4A9B">
        <w:rPr>
          <w:rFonts w:cs="Times New Roman"/>
          <w:noProof/>
          <w:szCs w:val="24"/>
        </w:rPr>
        <w:t xml:space="preserve"> (2), 1482–1494. https://doi.org/10.1016/j.ijhydene.2011.10.004.</w:t>
      </w:r>
    </w:p>
    <w:p w14:paraId="3C4B27E3"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5) </w:t>
      </w:r>
      <w:r w:rsidRPr="00AA4A9B">
        <w:rPr>
          <w:rFonts w:cs="Times New Roman"/>
          <w:noProof/>
          <w:szCs w:val="24"/>
        </w:rPr>
        <w:tab/>
        <w:t xml:space="preserve">Zamfirescu, C.; Dincer, I. Ammonia as a Green Fuel and Hydrogen Source for Vehicular Applications. </w:t>
      </w:r>
      <w:r w:rsidRPr="00AA4A9B">
        <w:rPr>
          <w:rFonts w:cs="Times New Roman"/>
          <w:i/>
          <w:iCs/>
          <w:noProof/>
          <w:szCs w:val="24"/>
        </w:rPr>
        <w:t>Fuel Process. Technol.</w:t>
      </w:r>
      <w:r w:rsidRPr="00AA4A9B">
        <w:rPr>
          <w:rFonts w:cs="Times New Roman"/>
          <w:noProof/>
          <w:szCs w:val="24"/>
        </w:rPr>
        <w:t xml:space="preserve"> </w:t>
      </w:r>
      <w:r w:rsidRPr="00AA4A9B">
        <w:rPr>
          <w:rFonts w:cs="Times New Roman"/>
          <w:b/>
          <w:bCs/>
          <w:noProof/>
          <w:szCs w:val="24"/>
        </w:rPr>
        <w:t>2009</w:t>
      </w:r>
      <w:r w:rsidRPr="00AA4A9B">
        <w:rPr>
          <w:rFonts w:cs="Times New Roman"/>
          <w:noProof/>
          <w:szCs w:val="24"/>
        </w:rPr>
        <w:t xml:space="preserve">, </w:t>
      </w:r>
      <w:r w:rsidRPr="00AA4A9B">
        <w:rPr>
          <w:rFonts w:cs="Times New Roman"/>
          <w:i/>
          <w:iCs/>
          <w:noProof/>
          <w:szCs w:val="24"/>
        </w:rPr>
        <w:t>90</w:t>
      </w:r>
      <w:r w:rsidRPr="00AA4A9B">
        <w:rPr>
          <w:rFonts w:cs="Times New Roman"/>
          <w:noProof/>
          <w:szCs w:val="24"/>
        </w:rPr>
        <w:t xml:space="preserve"> (5), 729–737. https://doi.org/10.1016/j.fuproc.2009.02.004.</w:t>
      </w:r>
    </w:p>
    <w:p w14:paraId="2A460DBA"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6) </w:t>
      </w:r>
      <w:r w:rsidRPr="00AA4A9B">
        <w:rPr>
          <w:rFonts w:cs="Times New Roman"/>
          <w:noProof/>
          <w:szCs w:val="24"/>
        </w:rPr>
        <w:tab/>
        <w:t>SAIF. Safety topic - Ammonia (NH3) https://www.saif.com/Documents/SafetyandHealth/Chemicals/SS416_ammonia.pdf.</w:t>
      </w:r>
    </w:p>
    <w:p w14:paraId="5C895F60"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7) </w:t>
      </w:r>
      <w:r w:rsidRPr="00AA4A9B">
        <w:rPr>
          <w:rFonts w:cs="Times New Roman"/>
          <w:noProof/>
          <w:szCs w:val="24"/>
        </w:rPr>
        <w:tab/>
        <w:t>Kolmakov, A.; Zhang, Y.; Cheng, G.; Moskovits, M. Detection of CO and O</w:t>
      </w:r>
      <w:r w:rsidRPr="006D670E">
        <w:rPr>
          <w:rFonts w:cs="Times New Roman"/>
          <w:noProof/>
          <w:szCs w:val="24"/>
          <w:vertAlign w:val="subscript"/>
        </w:rPr>
        <w:t>2</w:t>
      </w:r>
      <w:r w:rsidRPr="00AA4A9B">
        <w:rPr>
          <w:rFonts w:cs="Times New Roman"/>
          <w:noProof/>
          <w:szCs w:val="24"/>
        </w:rPr>
        <w:t xml:space="preserve"> Using Tin Oxide Nanowire Sensors. </w:t>
      </w:r>
      <w:r w:rsidRPr="00AA4A9B">
        <w:rPr>
          <w:rFonts w:cs="Times New Roman"/>
          <w:i/>
          <w:iCs/>
          <w:noProof/>
          <w:szCs w:val="24"/>
        </w:rPr>
        <w:t>Adv. Mater.</w:t>
      </w:r>
      <w:r w:rsidRPr="00AA4A9B">
        <w:rPr>
          <w:rFonts w:cs="Times New Roman"/>
          <w:noProof/>
          <w:szCs w:val="24"/>
        </w:rPr>
        <w:t xml:space="preserve"> </w:t>
      </w:r>
      <w:r w:rsidRPr="00AA4A9B">
        <w:rPr>
          <w:rFonts w:cs="Times New Roman"/>
          <w:b/>
          <w:bCs/>
          <w:noProof/>
          <w:szCs w:val="24"/>
        </w:rPr>
        <w:t>2003</w:t>
      </w:r>
      <w:r w:rsidRPr="00AA4A9B">
        <w:rPr>
          <w:rFonts w:cs="Times New Roman"/>
          <w:noProof/>
          <w:szCs w:val="24"/>
        </w:rPr>
        <w:t xml:space="preserve">, </w:t>
      </w:r>
      <w:r w:rsidRPr="00AA4A9B">
        <w:rPr>
          <w:rFonts w:cs="Times New Roman"/>
          <w:i/>
          <w:iCs/>
          <w:noProof/>
          <w:szCs w:val="24"/>
        </w:rPr>
        <w:t>15</w:t>
      </w:r>
      <w:r w:rsidRPr="00AA4A9B">
        <w:rPr>
          <w:rFonts w:cs="Times New Roman"/>
          <w:noProof/>
          <w:szCs w:val="24"/>
        </w:rPr>
        <w:t xml:space="preserve"> (12), 997–1000. https://doi.org/10.1002/adma.200304889.</w:t>
      </w:r>
    </w:p>
    <w:p w14:paraId="1D1CD8AB"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8) </w:t>
      </w:r>
      <w:r w:rsidRPr="00AA4A9B">
        <w:rPr>
          <w:rFonts w:cs="Times New Roman"/>
          <w:noProof/>
          <w:szCs w:val="24"/>
        </w:rPr>
        <w:tab/>
        <w:t xml:space="preserve">Niu, S.; Hu, Y.; Wen, X.; Zhou, Y.; Zhang, F.; Lin, L.; Wang, S.; Wang, Z. L. Enhanced Performance of Flexible ZnO Nanowire Based Room-Temperature Oxygen Sensors by Piezotronic Effect. </w:t>
      </w:r>
      <w:r w:rsidRPr="00AA4A9B">
        <w:rPr>
          <w:rFonts w:cs="Times New Roman"/>
          <w:i/>
          <w:iCs/>
          <w:noProof/>
          <w:szCs w:val="24"/>
        </w:rPr>
        <w:t>Adv. Mater.</w:t>
      </w:r>
      <w:r w:rsidRPr="00AA4A9B">
        <w:rPr>
          <w:rFonts w:cs="Times New Roman"/>
          <w:noProof/>
          <w:szCs w:val="24"/>
        </w:rPr>
        <w:t xml:space="preserve"> </w:t>
      </w:r>
      <w:r w:rsidRPr="00AA4A9B">
        <w:rPr>
          <w:rFonts w:cs="Times New Roman"/>
          <w:b/>
          <w:bCs/>
          <w:noProof/>
          <w:szCs w:val="24"/>
        </w:rPr>
        <w:t>2013</w:t>
      </w:r>
      <w:r w:rsidRPr="00AA4A9B">
        <w:rPr>
          <w:rFonts w:cs="Times New Roman"/>
          <w:noProof/>
          <w:szCs w:val="24"/>
        </w:rPr>
        <w:t xml:space="preserve">, </w:t>
      </w:r>
      <w:r w:rsidRPr="00AA4A9B">
        <w:rPr>
          <w:rFonts w:cs="Times New Roman"/>
          <w:i/>
          <w:iCs/>
          <w:noProof/>
          <w:szCs w:val="24"/>
        </w:rPr>
        <w:t>25</w:t>
      </w:r>
      <w:r w:rsidRPr="00AA4A9B">
        <w:rPr>
          <w:rFonts w:cs="Times New Roman"/>
          <w:noProof/>
          <w:szCs w:val="24"/>
        </w:rPr>
        <w:t xml:space="preserve"> (27), 3701–3706. https://doi.org/10.1002/adma.201301262.</w:t>
      </w:r>
    </w:p>
    <w:p w14:paraId="76B0D615"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9) </w:t>
      </w:r>
      <w:r w:rsidRPr="00AA4A9B">
        <w:rPr>
          <w:rFonts w:cs="Times New Roman"/>
          <w:noProof/>
          <w:szCs w:val="24"/>
        </w:rPr>
        <w:tab/>
        <w:t xml:space="preserve">Barsan, N.; Koziej, D.; Weimar, U. Metal Oxide-Based Gas Sensor Research: How To? </w:t>
      </w:r>
      <w:r w:rsidRPr="00AA4A9B">
        <w:rPr>
          <w:rFonts w:cs="Times New Roman"/>
          <w:i/>
          <w:iCs/>
          <w:noProof/>
          <w:szCs w:val="24"/>
        </w:rPr>
        <w:t>Sensors Actuators, B Chem.</w:t>
      </w:r>
      <w:r w:rsidRPr="00AA4A9B">
        <w:rPr>
          <w:rFonts w:cs="Times New Roman"/>
          <w:noProof/>
          <w:szCs w:val="24"/>
        </w:rPr>
        <w:t xml:space="preserve"> </w:t>
      </w:r>
      <w:r w:rsidRPr="00AA4A9B">
        <w:rPr>
          <w:rFonts w:cs="Times New Roman"/>
          <w:b/>
          <w:bCs/>
          <w:noProof/>
          <w:szCs w:val="24"/>
        </w:rPr>
        <w:t>2007</w:t>
      </w:r>
      <w:r w:rsidRPr="00AA4A9B">
        <w:rPr>
          <w:rFonts w:cs="Times New Roman"/>
          <w:noProof/>
          <w:szCs w:val="24"/>
        </w:rPr>
        <w:t xml:space="preserve">, </w:t>
      </w:r>
      <w:r w:rsidRPr="00AA4A9B">
        <w:rPr>
          <w:rFonts w:cs="Times New Roman"/>
          <w:i/>
          <w:iCs/>
          <w:noProof/>
          <w:szCs w:val="24"/>
        </w:rPr>
        <w:t>121</w:t>
      </w:r>
      <w:r w:rsidRPr="00AA4A9B">
        <w:rPr>
          <w:rFonts w:cs="Times New Roman"/>
          <w:noProof/>
          <w:szCs w:val="24"/>
        </w:rPr>
        <w:t xml:space="preserve"> (1), 18–35. https://doi.org/10.1016/j.snb.2006.09.047.</w:t>
      </w:r>
    </w:p>
    <w:p w14:paraId="7911EC25"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10) </w:t>
      </w:r>
      <w:r w:rsidRPr="00AA4A9B">
        <w:rPr>
          <w:rFonts w:cs="Times New Roman"/>
          <w:noProof/>
          <w:szCs w:val="24"/>
        </w:rPr>
        <w:tab/>
        <w:t xml:space="preserve">Fine, G. F.; Cavanagh, L. M.; Afonja, A.; Binions, R. Metal Oxide Semi-Conductor Gas Sensors in Environmental Monitoring. </w:t>
      </w:r>
      <w:r w:rsidRPr="00AA4A9B">
        <w:rPr>
          <w:rFonts w:cs="Times New Roman"/>
          <w:i/>
          <w:iCs/>
          <w:noProof/>
          <w:szCs w:val="24"/>
        </w:rPr>
        <w:t>Sensors</w:t>
      </w:r>
      <w:r w:rsidRPr="00AA4A9B">
        <w:rPr>
          <w:rFonts w:cs="Times New Roman"/>
          <w:noProof/>
          <w:szCs w:val="24"/>
        </w:rPr>
        <w:t xml:space="preserve"> </w:t>
      </w:r>
      <w:r w:rsidRPr="00AA4A9B">
        <w:rPr>
          <w:rFonts w:cs="Times New Roman"/>
          <w:b/>
          <w:bCs/>
          <w:noProof/>
          <w:szCs w:val="24"/>
        </w:rPr>
        <w:t>2010</w:t>
      </w:r>
      <w:r w:rsidRPr="00AA4A9B">
        <w:rPr>
          <w:rFonts w:cs="Times New Roman"/>
          <w:noProof/>
          <w:szCs w:val="24"/>
        </w:rPr>
        <w:t xml:space="preserve">, </w:t>
      </w:r>
      <w:r w:rsidRPr="00AA4A9B">
        <w:rPr>
          <w:rFonts w:cs="Times New Roman"/>
          <w:i/>
          <w:iCs/>
          <w:noProof/>
          <w:szCs w:val="24"/>
        </w:rPr>
        <w:t>10</w:t>
      </w:r>
      <w:r w:rsidRPr="00AA4A9B">
        <w:rPr>
          <w:rFonts w:cs="Times New Roman"/>
          <w:noProof/>
          <w:szCs w:val="24"/>
        </w:rPr>
        <w:t xml:space="preserve"> (6), 5469–5502. https://doi.org/10.3390/s100605469.</w:t>
      </w:r>
    </w:p>
    <w:p w14:paraId="3F9D45D9"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11) </w:t>
      </w:r>
      <w:r w:rsidRPr="00AA4A9B">
        <w:rPr>
          <w:rFonts w:cs="Times New Roman"/>
          <w:noProof/>
          <w:szCs w:val="24"/>
        </w:rPr>
        <w:tab/>
        <w:t xml:space="preserve">Wang, C.; Cui, X.; Liu, J.; Zhou, X.; Cheng, X.; Sun, P.; Hu, X.; Li, X.; Zheng, J.; Lu, G. Design of Superior Ethanol Gas Sensor Based on Al-Doped NiO Nanorod-Flowers. </w:t>
      </w:r>
      <w:r w:rsidRPr="00AA4A9B">
        <w:rPr>
          <w:rFonts w:cs="Times New Roman"/>
          <w:i/>
          <w:iCs/>
          <w:noProof/>
          <w:szCs w:val="24"/>
        </w:rPr>
        <w:t>ACS Sensors</w:t>
      </w:r>
      <w:r w:rsidRPr="00AA4A9B">
        <w:rPr>
          <w:rFonts w:cs="Times New Roman"/>
          <w:noProof/>
          <w:szCs w:val="24"/>
        </w:rPr>
        <w:t xml:space="preserve"> </w:t>
      </w:r>
      <w:r w:rsidRPr="00AA4A9B">
        <w:rPr>
          <w:rFonts w:cs="Times New Roman"/>
          <w:b/>
          <w:bCs/>
          <w:noProof/>
          <w:szCs w:val="24"/>
        </w:rPr>
        <w:t>2016</w:t>
      </w:r>
      <w:r w:rsidRPr="00AA4A9B">
        <w:rPr>
          <w:rFonts w:cs="Times New Roman"/>
          <w:noProof/>
          <w:szCs w:val="24"/>
        </w:rPr>
        <w:t xml:space="preserve">, </w:t>
      </w:r>
      <w:r w:rsidRPr="00AA4A9B">
        <w:rPr>
          <w:rFonts w:cs="Times New Roman"/>
          <w:i/>
          <w:iCs/>
          <w:noProof/>
          <w:szCs w:val="24"/>
        </w:rPr>
        <w:t>1</w:t>
      </w:r>
      <w:r w:rsidRPr="00AA4A9B">
        <w:rPr>
          <w:rFonts w:cs="Times New Roman"/>
          <w:noProof/>
          <w:szCs w:val="24"/>
        </w:rPr>
        <w:t xml:space="preserve"> (2), 131–136. https://doi.org/10.1021/acssensors.5b00123.</w:t>
      </w:r>
    </w:p>
    <w:p w14:paraId="0F8D59CC"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12) </w:t>
      </w:r>
      <w:r w:rsidRPr="00AA4A9B">
        <w:rPr>
          <w:rFonts w:cs="Times New Roman"/>
          <w:noProof/>
          <w:szCs w:val="24"/>
        </w:rPr>
        <w:tab/>
        <w:t>Zou, Y.; Chen, S.; Sun, J.; Liu, J.; Che, Y.; Liu, X.; Zhang, J.; Yang, D. Highly Efficient Gas Sensor Using a Hollow SnO</w:t>
      </w:r>
      <w:r w:rsidRPr="006D670E">
        <w:rPr>
          <w:rFonts w:cs="Times New Roman"/>
          <w:noProof/>
          <w:szCs w:val="24"/>
          <w:vertAlign w:val="subscript"/>
        </w:rPr>
        <w:t>2</w:t>
      </w:r>
      <w:r w:rsidRPr="00AA4A9B">
        <w:rPr>
          <w:rFonts w:cs="Times New Roman"/>
          <w:noProof/>
          <w:szCs w:val="24"/>
        </w:rPr>
        <w:t xml:space="preserve"> Microfiber for Triethylamine Detection. </w:t>
      </w:r>
      <w:r w:rsidRPr="00AA4A9B">
        <w:rPr>
          <w:rFonts w:cs="Times New Roman"/>
          <w:i/>
          <w:iCs/>
          <w:noProof/>
          <w:szCs w:val="24"/>
        </w:rPr>
        <w:t>ACS Sensors</w:t>
      </w:r>
      <w:r w:rsidRPr="00AA4A9B">
        <w:rPr>
          <w:rFonts w:cs="Times New Roman"/>
          <w:noProof/>
          <w:szCs w:val="24"/>
        </w:rPr>
        <w:t xml:space="preserve"> </w:t>
      </w:r>
      <w:r w:rsidRPr="00AA4A9B">
        <w:rPr>
          <w:rFonts w:cs="Times New Roman"/>
          <w:b/>
          <w:bCs/>
          <w:noProof/>
          <w:szCs w:val="24"/>
        </w:rPr>
        <w:t>2017</w:t>
      </w:r>
      <w:r w:rsidRPr="00AA4A9B">
        <w:rPr>
          <w:rFonts w:cs="Times New Roman"/>
          <w:noProof/>
          <w:szCs w:val="24"/>
        </w:rPr>
        <w:t xml:space="preserve">, </w:t>
      </w:r>
      <w:r w:rsidRPr="00AA4A9B">
        <w:rPr>
          <w:rFonts w:cs="Times New Roman"/>
          <w:i/>
          <w:iCs/>
          <w:noProof/>
          <w:szCs w:val="24"/>
        </w:rPr>
        <w:t>2</w:t>
      </w:r>
      <w:r w:rsidRPr="00AA4A9B">
        <w:rPr>
          <w:rFonts w:cs="Times New Roman"/>
          <w:noProof/>
          <w:szCs w:val="24"/>
        </w:rPr>
        <w:t xml:space="preserve"> (7), 897–902. https://doi.org/10.1021/acssensors.7b00276.</w:t>
      </w:r>
    </w:p>
    <w:p w14:paraId="3CBA90EB"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13) </w:t>
      </w:r>
      <w:r w:rsidRPr="00AA4A9B">
        <w:rPr>
          <w:rFonts w:cs="Times New Roman"/>
          <w:noProof/>
          <w:szCs w:val="24"/>
        </w:rPr>
        <w:tab/>
        <w:t xml:space="preserve">Vallejos, S.; Umek, P.; Stoycheva, T.; Annanouch, F.; Llobet, E.; Correig, X.; De Marco, P.; Bittencourt, C.; Blackman, C. Single-Step Deposition of Au- and Pt-Nanoparticle-Functionalized Tungsten Oxide Nanoneedles Synthesized via Aerosol-Assisted CVD, and Used for Fabrication of Selective Gas Microsensor Arrays. </w:t>
      </w:r>
      <w:r w:rsidRPr="00AA4A9B">
        <w:rPr>
          <w:rFonts w:cs="Times New Roman"/>
          <w:i/>
          <w:iCs/>
          <w:noProof/>
          <w:szCs w:val="24"/>
        </w:rPr>
        <w:t>Adv. Funct. Mater.</w:t>
      </w:r>
      <w:r w:rsidRPr="00AA4A9B">
        <w:rPr>
          <w:rFonts w:cs="Times New Roman"/>
          <w:noProof/>
          <w:szCs w:val="24"/>
        </w:rPr>
        <w:t xml:space="preserve"> </w:t>
      </w:r>
      <w:r w:rsidRPr="00AA4A9B">
        <w:rPr>
          <w:rFonts w:cs="Times New Roman"/>
          <w:b/>
          <w:bCs/>
          <w:noProof/>
          <w:szCs w:val="24"/>
        </w:rPr>
        <w:t>2013</w:t>
      </w:r>
      <w:r w:rsidRPr="00AA4A9B">
        <w:rPr>
          <w:rFonts w:cs="Times New Roman"/>
          <w:noProof/>
          <w:szCs w:val="24"/>
        </w:rPr>
        <w:t xml:space="preserve">, </w:t>
      </w:r>
      <w:r w:rsidRPr="00AA4A9B">
        <w:rPr>
          <w:rFonts w:cs="Times New Roman"/>
          <w:i/>
          <w:iCs/>
          <w:noProof/>
          <w:szCs w:val="24"/>
        </w:rPr>
        <w:t>23</w:t>
      </w:r>
      <w:r w:rsidRPr="00AA4A9B">
        <w:rPr>
          <w:rFonts w:cs="Times New Roman"/>
          <w:noProof/>
          <w:szCs w:val="24"/>
        </w:rPr>
        <w:t xml:space="preserve"> (10), 1313–1322. https://doi.org/10.1002/adfm.201201871.</w:t>
      </w:r>
    </w:p>
    <w:p w14:paraId="5C566ED8"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14) </w:t>
      </w:r>
      <w:r w:rsidRPr="00AA4A9B">
        <w:rPr>
          <w:rFonts w:cs="Times New Roman"/>
          <w:noProof/>
          <w:szCs w:val="24"/>
        </w:rPr>
        <w:tab/>
        <w:t xml:space="preserve">Yoon, D. H.; Choi, G. M. Microstructure and CO Gas Sensing Properties of Porous ZnO Produced by Starch Addition. </w:t>
      </w:r>
      <w:r w:rsidRPr="00AA4A9B">
        <w:rPr>
          <w:rFonts w:cs="Times New Roman"/>
          <w:i/>
          <w:iCs/>
          <w:noProof/>
          <w:szCs w:val="24"/>
        </w:rPr>
        <w:t>Sensors Actuators, B Chem.</w:t>
      </w:r>
      <w:r w:rsidRPr="00AA4A9B">
        <w:rPr>
          <w:rFonts w:cs="Times New Roman"/>
          <w:noProof/>
          <w:szCs w:val="24"/>
        </w:rPr>
        <w:t xml:space="preserve"> </w:t>
      </w:r>
      <w:r w:rsidRPr="00AA4A9B">
        <w:rPr>
          <w:rFonts w:cs="Times New Roman"/>
          <w:b/>
          <w:bCs/>
          <w:noProof/>
          <w:szCs w:val="24"/>
        </w:rPr>
        <w:t>1997</w:t>
      </w:r>
      <w:r w:rsidRPr="00AA4A9B">
        <w:rPr>
          <w:rFonts w:cs="Times New Roman"/>
          <w:noProof/>
          <w:szCs w:val="24"/>
        </w:rPr>
        <w:t xml:space="preserve">, </w:t>
      </w:r>
      <w:r w:rsidRPr="00AA4A9B">
        <w:rPr>
          <w:rFonts w:cs="Times New Roman"/>
          <w:i/>
          <w:iCs/>
          <w:noProof/>
          <w:szCs w:val="24"/>
        </w:rPr>
        <w:t>45</w:t>
      </w:r>
      <w:r w:rsidRPr="00AA4A9B">
        <w:rPr>
          <w:rFonts w:cs="Times New Roman"/>
          <w:noProof/>
          <w:szCs w:val="24"/>
        </w:rPr>
        <w:t xml:space="preserve"> (3), 251–257. https://doi.org/10.1016/S0925-4005(97)00316-X.</w:t>
      </w:r>
    </w:p>
    <w:p w14:paraId="7AE74EC0" w14:textId="65115228"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lastRenderedPageBreak/>
        <w:t xml:space="preserve">(15) </w:t>
      </w:r>
      <w:r w:rsidRPr="00AA4A9B">
        <w:rPr>
          <w:rFonts w:cs="Times New Roman"/>
          <w:noProof/>
          <w:szCs w:val="24"/>
        </w:rPr>
        <w:tab/>
        <w:t>Chinh, N. D.; Quang, N. D.; Lee, H.; Hien, T. T.; Hieu, N. M.; Kim, D.; Kim, C.; Kim, D. NO Gas Sensing Kinetics at Room Temperature under UV Light Irradiation of In</w:t>
      </w:r>
      <w:r w:rsidRPr="006D670E">
        <w:rPr>
          <w:rFonts w:cs="Times New Roman"/>
          <w:noProof/>
          <w:szCs w:val="24"/>
          <w:vertAlign w:val="subscript"/>
        </w:rPr>
        <w:t>2</w:t>
      </w:r>
      <w:r w:rsidRPr="00AA4A9B">
        <w:rPr>
          <w:rFonts w:cs="Times New Roman"/>
          <w:noProof/>
          <w:szCs w:val="24"/>
        </w:rPr>
        <w:t>O</w:t>
      </w:r>
      <w:r w:rsidRPr="006D670E">
        <w:rPr>
          <w:rFonts w:cs="Times New Roman"/>
          <w:noProof/>
          <w:szCs w:val="24"/>
          <w:vertAlign w:val="subscript"/>
        </w:rPr>
        <w:t>3</w:t>
      </w:r>
      <w:r w:rsidRPr="00AA4A9B">
        <w:rPr>
          <w:rFonts w:cs="Times New Roman"/>
          <w:noProof/>
          <w:szCs w:val="24"/>
        </w:rPr>
        <w:t xml:space="preserve"> Nanostructures. </w:t>
      </w:r>
      <w:r w:rsidRPr="00AA4A9B">
        <w:rPr>
          <w:rFonts w:cs="Times New Roman"/>
          <w:i/>
          <w:iCs/>
          <w:noProof/>
          <w:szCs w:val="24"/>
        </w:rPr>
        <w:t>Sci. Rep.</w:t>
      </w:r>
      <w:r w:rsidRPr="00AA4A9B">
        <w:rPr>
          <w:rFonts w:cs="Times New Roman"/>
          <w:noProof/>
          <w:szCs w:val="24"/>
        </w:rPr>
        <w:t xml:space="preserve"> </w:t>
      </w:r>
      <w:r w:rsidRPr="00AA4A9B">
        <w:rPr>
          <w:rFonts w:cs="Times New Roman"/>
          <w:b/>
          <w:bCs/>
          <w:noProof/>
          <w:szCs w:val="24"/>
        </w:rPr>
        <w:t>2016</w:t>
      </w:r>
      <w:r w:rsidRPr="00AA4A9B">
        <w:rPr>
          <w:rFonts w:cs="Times New Roman"/>
          <w:noProof/>
          <w:szCs w:val="24"/>
        </w:rPr>
        <w:t xml:space="preserve">, </w:t>
      </w:r>
      <w:r w:rsidRPr="00AA4A9B">
        <w:rPr>
          <w:rFonts w:cs="Times New Roman"/>
          <w:i/>
          <w:iCs/>
          <w:noProof/>
          <w:szCs w:val="24"/>
        </w:rPr>
        <w:t>6</w:t>
      </w:r>
      <w:r w:rsidRPr="00AA4A9B">
        <w:rPr>
          <w:rFonts w:cs="Times New Roman"/>
          <w:noProof/>
          <w:szCs w:val="24"/>
        </w:rPr>
        <w:t xml:space="preserve"> (1), 35066. https://doi.org/10.1038/srep35066.</w:t>
      </w:r>
    </w:p>
    <w:p w14:paraId="16C50660"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16) </w:t>
      </w:r>
      <w:r w:rsidRPr="00AA4A9B">
        <w:rPr>
          <w:rFonts w:cs="Times New Roman"/>
          <w:noProof/>
          <w:szCs w:val="24"/>
        </w:rPr>
        <w:tab/>
        <w:t xml:space="preserve">Sturaro, M.; Della Gaspera, E.; Michieli, N.; Cantalini, C.; Emamjomeh, S. M.; Guglielmi, M.; Martucci, A. Degenerately Doped Metal Oxide Nanocrystals as Plasmonic and Chemoresistive Gas Sensors. </w:t>
      </w:r>
      <w:r w:rsidRPr="00AA4A9B">
        <w:rPr>
          <w:rFonts w:cs="Times New Roman"/>
          <w:i/>
          <w:iCs/>
          <w:noProof/>
          <w:szCs w:val="24"/>
        </w:rPr>
        <w:t>ACS Appl. Mater. Interfaces</w:t>
      </w:r>
      <w:r w:rsidRPr="00AA4A9B">
        <w:rPr>
          <w:rFonts w:cs="Times New Roman"/>
          <w:noProof/>
          <w:szCs w:val="24"/>
        </w:rPr>
        <w:t xml:space="preserve"> </w:t>
      </w:r>
      <w:r w:rsidRPr="00AA4A9B">
        <w:rPr>
          <w:rFonts w:cs="Times New Roman"/>
          <w:b/>
          <w:bCs/>
          <w:noProof/>
          <w:szCs w:val="24"/>
        </w:rPr>
        <w:t>2016</w:t>
      </w:r>
      <w:r w:rsidRPr="00AA4A9B">
        <w:rPr>
          <w:rFonts w:cs="Times New Roman"/>
          <w:noProof/>
          <w:szCs w:val="24"/>
        </w:rPr>
        <w:t xml:space="preserve">, </w:t>
      </w:r>
      <w:r w:rsidRPr="00AA4A9B">
        <w:rPr>
          <w:rFonts w:cs="Times New Roman"/>
          <w:i/>
          <w:iCs/>
          <w:noProof/>
          <w:szCs w:val="24"/>
        </w:rPr>
        <w:t>8</w:t>
      </w:r>
      <w:r w:rsidRPr="00AA4A9B">
        <w:rPr>
          <w:rFonts w:cs="Times New Roman"/>
          <w:noProof/>
          <w:szCs w:val="24"/>
        </w:rPr>
        <w:t xml:space="preserve"> (44), 30440–30448. https://doi.org/10.1021/acsami.6b09467.</w:t>
      </w:r>
    </w:p>
    <w:p w14:paraId="1F9256A3"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17) </w:t>
      </w:r>
      <w:r w:rsidRPr="00AA4A9B">
        <w:rPr>
          <w:rFonts w:cs="Times New Roman"/>
          <w:noProof/>
          <w:szCs w:val="24"/>
        </w:rPr>
        <w:tab/>
        <w:t xml:space="preserve">Hoffmann, M. W. G.; Mayrhofer Dr, L.; Casals Dr, O.; Caccamo, L.; Hernez-Ramirez, F.; Lilienkamp, G.; Daum, W.; Moseler, M.; Waag, A.; Shen, H.; Prades, J. D. A Highly Selective and Self-Powered Gas Sensor via Organic Surface Functionalization of p-Si/n-ZnO Diodes. </w:t>
      </w:r>
      <w:r w:rsidRPr="00AA4A9B">
        <w:rPr>
          <w:rFonts w:cs="Times New Roman"/>
          <w:i/>
          <w:iCs/>
          <w:noProof/>
          <w:szCs w:val="24"/>
        </w:rPr>
        <w:t>Adv. Mater.</w:t>
      </w:r>
      <w:r w:rsidRPr="00AA4A9B">
        <w:rPr>
          <w:rFonts w:cs="Times New Roman"/>
          <w:noProof/>
          <w:szCs w:val="24"/>
        </w:rPr>
        <w:t xml:space="preserve"> </w:t>
      </w:r>
      <w:r w:rsidRPr="00AA4A9B">
        <w:rPr>
          <w:rFonts w:cs="Times New Roman"/>
          <w:b/>
          <w:bCs/>
          <w:noProof/>
          <w:szCs w:val="24"/>
        </w:rPr>
        <w:t>2014</w:t>
      </w:r>
      <w:r w:rsidRPr="00AA4A9B">
        <w:rPr>
          <w:rFonts w:cs="Times New Roman"/>
          <w:noProof/>
          <w:szCs w:val="24"/>
        </w:rPr>
        <w:t xml:space="preserve">, </w:t>
      </w:r>
      <w:r w:rsidRPr="00AA4A9B">
        <w:rPr>
          <w:rFonts w:cs="Times New Roman"/>
          <w:i/>
          <w:iCs/>
          <w:noProof/>
          <w:szCs w:val="24"/>
        </w:rPr>
        <w:t>26</w:t>
      </w:r>
      <w:r w:rsidRPr="00AA4A9B">
        <w:rPr>
          <w:rFonts w:cs="Times New Roman"/>
          <w:noProof/>
          <w:szCs w:val="24"/>
        </w:rPr>
        <w:t xml:space="preserve"> (47), 8017–8022. https://doi.org/10.1002/adma.201403073.</w:t>
      </w:r>
    </w:p>
    <w:p w14:paraId="4C1262D0" w14:textId="6489B0AE"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18) </w:t>
      </w:r>
      <w:r w:rsidRPr="00AA4A9B">
        <w:rPr>
          <w:rFonts w:cs="Times New Roman"/>
          <w:noProof/>
          <w:szCs w:val="24"/>
        </w:rPr>
        <w:tab/>
        <w:t>Park, S.; An, S.; Mun, Y.; Lee, C. UV-Enhanced NO</w:t>
      </w:r>
      <w:r w:rsidRPr="006D670E">
        <w:rPr>
          <w:rFonts w:cs="Times New Roman"/>
          <w:noProof/>
          <w:szCs w:val="24"/>
          <w:vertAlign w:val="subscript"/>
        </w:rPr>
        <w:t>2</w:t>
      </w:r>
      <w:r w:rsidRPr="00AA4A9B">
        <w:rPr>
          <w:rFonts w:cs="Times New Roman"/>
          <w:noProof/>
          <w:szCs w:val="24"/>
        </w:rPr>
        <w:t xml:space="preserve"> Gas Sensing Properties of SnO</w:t>
      </w:r>
      <w:r w:rsidRPr="006D670E">
        <w:rPr>
          <w:rFonts w:cs="Times New Roman"/>
          <w:noProof/>
          <w:szCs w:val="24"/>
          <w:vertAlign w:val="subscript"/>
        </w:rPr>
        <w:t>2</w:t>
      </w:r>
      <w:r w:rsidRPr="00AA4A9B">
        <w:rPr>
          <w:rFonts w:cs="Times New Roman"/>
          <w:noProof/>
          <w:szCs w:val="24"/>
        </w:rPr>
        <w:t xml:space="preserve">-Core/ZnO-Shell Nanowires at Room Temperature. </w:t>
      </w:r>
      <w:r w:rsidRPr="00AA4A9B">
        <w:rPr>
          <w:rFonts w:cs="Times New Roman"/>
          <w:i/>
          <w:iCs/>
          <w:noProof/>
          <w:szCs w:val="24"/>
        </w:rPr>
        <w:t>ACS Appl. Mater. Interfaces</w:t>
      </w:r>
      <w:r w:rsidRPr="00AA4A9B">
        <w:rPr>
          <w:rFonts w:cs="Times New Roman"/>
          <w:noProof/>
          <w:szCs w:val="24"/>
        </w:rPr>
        <w:t xml:space="preserve"> </w:t>
      </w:r>
      <w:r w:rsidRPr="00AA4A9B">
        <w:rPr>
          <w:rFonts w:cs="Times New Roman"/>
          <w:b/>
          <w:bCs/>
          <w:noProof/>
          <w:szCs w:val="24"/>
        </w:rPr>
        <w:t>2013</w:t>
      </w:r>
      <w:r w:rsidRPr="00AA4A9B">
        <w:rPr>
          <w:rFonts w:cs="Times New Roman"/>
          <w:noProof/>
          <w:szCs w:val="24"/>
        </w:rPr>
        <w:t xml:space="preserve">, </w:t>
      </w:r>
      <w:r w:rsidRPr="00AA4A9B">
        <w:rPr>
          <w:rFonts w:cs="Times New Roman"/>
          <w:i/>
          <w:iCs/>
          <w:noProof/>
          <w:szCs w:val="24"/>
        </w:rPr>
        <w:t>5</w:t>
      </w:r>
      <w:r w:rsidRPr="00AA4A9B">
        <w:rPr>
          <w:rFonts w:cs="Times New Roman"/>
          <w:noProof/>
          <w:szCs w:val="24"/>
        </w:rPr>
        <w:t xml:space="preserve"> (10), 4285–4292. https://doi.org/10.1021/am400500a.</w:t>
      </w:r>
    </w:p>
    <w:p w14:paraId="786596DB"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19) </w:t>
      </w:r>
      <w:r w:rsidRPr="00AA4A9B">
        <w:rPr>
          <w:rFonts w:cs="Times New Roman"/>
          <w:noProof/>
          <w:szCs w:val="24"/>
        </w:rPr>
        <w:tab/>
        <w:t>Fu, Y.; Nie, Y.; Zhao, Y.; Wang, P.; Xing, L.; Zhang, Y.; Xue, X. Detecting Liquefied Petroleum Gas (LPG) at Room Temperature Using ZnSnO</w:t>
      </w:r>
      <w:r w:rsidRPr="006D670E">
        <w:rPr>
          <w:rFonts w:cs="Times New Roman"/>
          <w:noProof/>
          <w:szCs w:val="24"/>
          <w:vertAlign w:val="subscript"/>
        </w:rPr>
        <w:t>3</w:t>
      </w:r>
      <w:r w:rsidRPr="00AA4A9B">
        <w:rPr>
          <w:rFonts w:cs="Times New Roman"/>
          <w:noProof/>
          <w:szCs w:val="24"/>
        </w:rPr>
        <w:t xml:space="preserve">/ZnO Nanowire Piezo-Nanogenerator as Self-Powered Gas Sensor. </w:t>
      </w:r>
      <w:r w:rsidRPr="00AA4A9B">
        <w:rPr>
          <w:rFonts w:cs="Times New Roman"/>
          <w:i/>
          <w:iCs/>
          <w:noProof/>
          <w:szCs w:val="24"/>
        </w:rPr>
        <w:t>ACS Appl. Mater. Interfaces</w:t>
      </w:r>
      <w:r w:rsidRPr="00AA4A9B">
        <w:rPr>
          <w:rFonts w:cs="Times New Roman"/>
          <w:noProof/>
          <w:szCs w:val="24"/>
        </w:rPr>
        <w:t xml:space="preserve"> </w:t>
      </w:r>
      <w:r w:rsidRPr="00AA4A9B">
        <w:rPr>
          <w:rFonts w:cs="Times New Roman"/>
          <w:b/>
          <w:bCs/>
          <w:noProof/>
          <w:szCs w:val="24"/>
        </w:rPr>
        <w:t>2015</w:t>
      </w:r>
      <w:r w:rsidRPr="00AA4A9B">
        <w:rPr>
          <w:rFonts w:cs="Times New Roman"/>
          <w:noProof/>
          <w:szCs w:val="24"/>
        </w:rPr>
        <w:t xml:space="preserve">, </w:t>
      </w:r>
      <w:r w:rsidRPr="00AA4A9B">
        <w:rPr>
          <w:rFonts w:cs="Times New Roman"/>
          <w:i/>
          <w:iCs/>
          <w:noProof/>
          <w:szCs w:val="24"/>
        </w:rPr>
        <w:t>7</w:t>
      </w:r>
      <w:r w:rsidRPr="00AA4A9B">
        <w:rPr>
          <w:rFonts w:cs="Times New Roman"/>
          <w:noProof/>
          <w:szCs w:val="24"/>
        </w:rPr>
        <w:t xml:space="preserve"> (19), 10482–10490. https://doi.org/10.1021/acsami.5b01822.</w:t>
      </w:r>
    </w:p>
    <w:p w14:paraId="6C5952D5"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20) </w:t>
      </w:r>
      <w:r w:rsidRPr="00AA4A9B">
        <w:rPr>
          <w:rFonts w:cs="Times New Roman"/>
          <w:noProof/>
          <w:szCs w:val="24"/>
        </w:rPr>
        <w:tab/>
        <w:t xml:space="preserve">Modaresinezhad, E.; Darbari, S. Realization of a Room-Temperature/Self-Powered Humidity Sensor, Based on ZnO Nanosheets. </w:t>
      </w:r>
      <w:r w:rsidRPr="00AA4A9B">
        <w:rPr>
          <w:rFonts w:cs="Times New Roman"/>
          <w:i/>
          <w:iCs/>
          <w:noProof/>
          <w:szCs w:val="24"/>
        </w:rPr>
        <w:t>Sensors Actuators, B Chem.</w:t>
      </w:r>
      <w:r w:rsidRPr="00AA4A9B">
        <w:rPr>
          <w:rFonts w:cs="Times New Roman"/>
          <w:noProof/>
          <w:szCs w:val="24"/>
        </w:rPr>
        <w:t xml:space="preserve"> </w:t>
      </w:r>
      <w:r w:rsidRPr="00AA4A9B">
        <w:rPr>
          <w:rFonts w:cs="Times New Roman"/>
          <w:b/>
          <w:bCs/>
          <w:noProof/>
          <w:szCs w:val="24"/>
        </w:rPr>
        <w:t>2016</w:t>
      </w:r>
      <w:r w:rsidRPr="00AA4A9B">
        <w:rPr>
          <w:rFonts w:cs="Times New Roman"/>
          <w:noProof/>
          <w:szCs w:val="24"/>
        </w:rPr>
        <w:t xml:space="preserve">, </w:t>
      </w:r>
      <w:r w:rsidRPr="00AA4A9B">
        <w:rPr>
          <w:rFonts w:cs="Times New Roman"/>
          <w:i/>
          <w:iCs/>
          <w:noProof/>
          <w:szCs w:val="24"/>
        </w:rPr>
        <w:t>237</w:t>
      </w:r>
      <w:r w:rsidRPr="00AA4A9B">
        <w:rPr>
          <w:rFonts w:cs="Times New Roman"/>
          <w:noProof/>
          <w:szCs w:val="24"/>
        </w:rPr>
        <w:t>, 358–366. https://doi.org/10.1016/j.snb.2016.06.097.</w:t>
      </w:r>
    </w:p>
    <w:p w14:paraId="39CB9836"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21) </w:t>
      </w:r>
      <w:r w:rsidRPr="00AA4A9B">
        <w:rPr>
          <w:rFonts w:cs="Times New Roman"/>
          <w:noProof/>
          <w:szCs w:val="24"/>
        </w:rPr>
        <w:tab/>
        <w:t xml:space="preserve">Xue, X.; Fu, Y.; Wang, Q.; Xing, L.; Zhang, Y. Outputting Olfactory Bionic Electric Impulse by PANI/PTFE/PANI Sandwich Nanostructures and Their Application as Flexible, Smelling Electronic Skin. </w:t>
      </w:r>
      <w:r w:rsidRPr="00AA4A9B">
        <w:rPr>
          <w:rFonts w:cs="Times New Roman"/>
          <w:i/>
          <w:iCs/>
          <w:noProof/>
          <w:szCs w:val="24"/>
        </w:rPr>
        <w:t>Adv. Funct. Mater.</w:t>
      </w:r>
      <w:r w:rsidRPr="00AA4A9B">
        <w:rPr>
          <w:rFonts w:cs="Times New Roman"/>
          <w:noProof/>
          <w:szCs w:val="24"/>
        </w:rPr>
        <w:t xml:space="preserve"> </w:t>
      </w:r>
      <w:r w:rsidRPr="00AA4A9B">
        <w:rPr>
          <w:rFonts w:cs="Times New Roman"/>
          <w:b/>
          <w:bCs/>
          <w:noProof/>
          <w:szCs w:val="24"/>
        </w:rPr>
        <w:t>2016</w:t>
      </w:r>
      <w:r w:rsidRPr="00AA4A9B">
        <w:rPr>
          <w:rFonts w:cs="Times New Roman"/>
          <w:noProof/>
          <w:szCs w:val="24"/>
        </w:rPr>
        <w:t xml:space="preserve">, </w:t>
      </w:r>
      <w:r w:rsidRPr="00AA4A9B">
        <w:rPr>
          <w:rFonts w:cs="Times New Roman"/>
          <w:i/>
          <w:iCs/>
          <w:noProof/>
          <w:szCs w:val="24"/>
        </w:rPr>
        <w:t>26</w:t>
      </w:r>
      <w:r w:rsidRPr="00AA4A9B">
        <w:rPr>
          <w:rFonts w:cs="Times New Roman"/>
          <w:noProof/>
          <w:szCs w:val="24"/>
        </w:rPr>
        <w:t xml:space="preserve"> (18), 3128–3138. https://doi.org/10.1002/adfm.201505331.</w:t>
      </w:r>
    </w:p>
    <w:p w14:paraId="529B1992"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22) </w:t>
      </w:r>
      <w:r w:rsidRPr="00AA4A9B">
        <w:rPr>
          <w:rFonts w:cs="Times New Roman"/>
          <w:noProof/>
          <w:szCs w:val="24"/>
        </w:rPr>
        <w:tab/>
        <w:t>Chen, C.; Zhang, Q.; Xie, G.; Yao, M.; Pan, H.; Du, H.; Tai, H.; Du, X.; Su, Y. Enhancing Visible Light-Activated NO</w:t>
      </w:r>
      <w:r w:rsidRPr="006D670E">
        <w:rPr>
          <w:rFonts w:cs="Times New Roman"/>
          <w:noProof/>
          <w:szCs w:val="24"/>
          <w:vertAlign w:val="subscript"/>
        </w:rPr>
        <w:t>2</w:t>
      </w:r>
      <w:r w:rsidRPr="00AA4A9B">
        <w:rPr>
          <w:rFonts w:cs="Times New Roman"/>
          <w:noProof/>
          <w:szCs w:val="24"/>
        </w:rPr>
        <w:t xml:space="preserve"> Sensing Properties of Au NPs Decorated ZnO Nanorods by Localized Surface Plasmon Resonance and Oxygen Vacancies. </w:t>
      </w:r>
      <w:r w:rsidRPr="00AA4A9B">
        <w:rPr>
          <w:rFonts w:cs="Times New Roman"/>
          <w:i/>
          <w:iCs/>
          <w:noProof/>
          <w:szCs w:val="24"/>
        </w:rPr>
        <w:t>Mater. Res. Express</w:t>
      </w:r>
      <w:r w:rsidRPr="00AA4A9B">
        <w:rPr>
          <w:rFonts w:cs="Times New Roman"/>
          <w:noProof/>
          <w:szCs w:val="24"/>
        </w:rPr>
        <w:t xml:space="preserve"> </w:t>
      </w:r>
      <w:r w:rsidRPr="00AA4A9B">
        <w:rPr>
          <w:rFonts w:cs="Times New Roman"/>
          <w:b/>
          <w:bCs/>
          <w:noProof/>
          <w:szCs w:val="24"/>
        </w:rPr>
        <w:t>2020</w:t>
      </w:r>
      <w:r w:rsidRPr="00AA4A9B">
        <w:rPr>
          <w:rFonts w:cs="Times New Roman"/>
          <w:noProof/>
          <w:szCs w:val="24"/>
        </w:rPr>
        <w:t xml:space="preserve">, </w:t>
      </w:r>
      <w:r w:rsidRPr="00AA4A9B">
        <w:rPr>
          <w:rFonts w:cs="Times New Roman"/>
          <w:i/>
          <w:iCs/>
          <w:noProof/>
          <w:szCs w:val="24"/>
        </w:rPr>
        <w:t>7</w:t>
      </w:r>
      <w:r w:rsidRPr="00AA4A9B">
        <w:rPr>
          <w:rFonts w:cs="Times New Roman"/>
          <w:noProof/>
          <w:szCs w:val="24"/>
        </w:rPr>
        <w:t xml:space="preserve"> (1), 015924. https://doi.org/10.1088/2053-1591/ab6b64.</w:t>
      </w:r>
    </w:p>
    <w:p w14:paraId="2330DA98"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23) </w:t>
      </w:r>
      <w:r w:rsidRPr="00AA4A9B">
        <w:rPr>
          <w:rFonts w:cs="Times New Roman"/>
          <w:noProof/>
          <w:szCs w:val="24"/>
        </w:rPr>
        <w:tab/>
        <w:t>Wang, J.; Fan, S.; Xia, Y.; Yang, C.; Komarneni, S. Room-Temperature Gas Sensors Based on ZnO Nanorod/Au Hybrids: Visible-Light-Modulated Dual Selectivity to NO</w:t>
      </w:r>
      <w:r w:rsidRPr="006D670E">
        <w:rPr>
          <w:rFonts w:cs="Times New Roman"/>
          <w:noProof/>
          <w:szCs w:val="24"/>
          <w:vertAlign w:val="subscript"/>
        </w:rPr>
        <w:t>2</w:t>
      </w:r>
      <w:r w:rsidRPr="00AA4A9B">
        <w:rPr>
          <w:rFonts w:cs="Times New Roman"/>
          <w:noProof/>
          <w:szCs w:val="24"/>
        </w:rPr>
        <w:t xml:space="preserve"> and NH</w:t>
      </w:r>
      <w:r w:rsidRPr="006D670E">
        <w:rPr>
          <w:rFonts w:cs="Times New Roman"/>
          <w:noProof/>
          <w:szCs w:val="24"/>
          <w:vertAlign w:val="subscript"/>
        </w:rPr>
        <w:t>3</w:t>
      </w:r>
      <w:r w:rsidRPr="00AA4A9B">
        <w:rPr>
          <w:rFonts w:cs="Times New Roman"/>
          <w:noProof/>
          <w:szCs w:val="24"/>
        </w:rPr>
        <w:t xml:space="preserve">. </w:t>
      </w:r>
      <w:r w:rsidRPr="00AA4A9B">
        <w:rPr>
          <w:rFonts w:cs="Times New Roman"/>
          <w:i/>
          <w:iCs/>
          <w:noProof/>
          <w:szCs w:val="24"/>
        </w:rPr>
        <w:t>J. Hazard. Mater.</w:t>
      </w:r>
      <w:r w:rsidRPr="00AA4A9B">
        <w:rPr>
          <w:rFonts w:cs="Times New Roman"/>
          <w:noProof/>
          <w:szCs w:val="24"/>
        </w:rPr>
        <w:t xml:space="preserve"> </w:t>
      </w:r>
      <w:r w:rsidRPr="00AA4A9B">
        <w:rPr>
          <w:rFonts w:cs="Times New Roman"/>
          <w:b/>
          <w:bCs/>
          <w:noProof/>
          <w:szCs w:val="24"/>
        </w:rPr>
        <w:t>2020</w:t>
      </w:r>
      <w:r w:rsidRPr="00AA4A9B">
        <w:rPr>
          <w:rFonts w:cs="Times New Roman"/>
          <w:noProof/>
          <w:szCs w:val="24"/>
        </w:rPr>
        <w:t xml:space="preserve">, </w:t>
      </w:r>
      <w:r w:rsidRPr="00AA4A9B">
        <w:rPr>
          <w:rFonts w:cs="Times New Roman"/>
          <w:i/>
          <w:iCs/>
          <w:noProof/>
          <w:szCs w:val="24"/>
        </w:rPr>
        <w:t>381</w:t>
      </w:r>
      <w:r w:rsidRPr="00AA4A9B">
        <w:rPr>
          <w:rFonts w:cs="Times New Roman"/>
          <w:noProof/>
          <w:szCs w:val="24"/>
        </w:rPr>
        <w:t xml:space="preserve"> (381), 120919. https://doi.org/10.1016/j.jhazmat.2019.120919.</w:t>
      </w:r>
    </w:p>
    <w:p w14:paraId="243EC9EB"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24) </w:t>
      </w:r>
      <w:r w:rsidRPr="00AA4A9B">
        <w:rPr>
          <w:rFonts w:cs="Times New Roman"/>
          <w:noProof/>
          <w:szCs w:val="24"/>
        </w:rPr>
        <w:tab/>
        <w:t xml:space="preserve">Wang, Z.; Tian, Z.; Han, D.; Gu, F. Au-Modified Three-Dimensionally Ordered Macroporous ZnO:In for High-Performance Ethanol Sensors. </w:t>
      </w:r>
      <w:r w:rsidRPr="00AA4A9B">
        <w:rPr>
          <w:rFonts w:cs="Times New Roman"/>
          <w:i/>
          <w:iCs/>
          <w:noProof/>
          <w:szCs w:val="24"/>
        </w:rPr>
        <w:t>J. Mater. Chem. C</w:t>
      </w:r>
      <w:r w:rsidRPr="00AA4A9B">
        <w:rPr>
          <w:rFonts w:cs="Times New Roman"/>
          <w:noProof/>
          <w:szCs w:val="24"/>
        </w:rPr>
        <w:t xml:space="preserve"> </w:t>
      </w:r>
      <w:r w:rsidRPr="00AA4A9B">
        <w:rPr>
          <w:rFonts w:cs="Times New Roman"/>
          <w:b/>
          <w:bCs/>
          <w:noProof/>
          <w:szCs w:val="24"/>
        </w:rPr>
        <w:t>2020</w:t>
      </w:r>
      <w:r w:rsidRPr="00AA4A9B">
        <w:rPr>
          <w:rFonts w:cs="Times New Roman"/>
          <w:noProof/>
          <w:szCs w:val="24"/>
        </w:rPr>
        <w:t xml:space="preserve">, </w:t>
      </w:r>
      <w:r w:rsidRPr="00AA4A9B">
        <w:rPr>
          <w:rFonts w:cs="Times New Roman"/>
          <w:i/>
          <w:iCs/>
          <w:noProof/>
          <w:szCs w:val="24"/>
        </w:rPr>
        <w:t>8</w:t>
      </w:r>
      <w:r w:rsidRPr="00AA4A9B">
        <w:rPr>
          <w:rFonts w:cs="Times New Roman"/>
          <w:noProof/>
          <w:szCs w:val="24"/>
        </w:rPr>
        <w:t xml:space="preserve"> (8), 2812–2819. https://doi.org/10.1039/c9tc06750g.</w:t>
      </w:r>
    </w:p>
    <w:p w14:paraId="17D507E7"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25) </w:t>
      </w:r>
      <w:r w:rsidRPr="00AA4A9B">
        <w:rPr>
          <w:rFonts w:cs="Times New Roman"/>
          <w:noProof/>
          <w:szCs w:val="24"/>
        </w:rPr>
        <w:tab/>
        <w:t xml:space="preserve">Suematsu, K.; Watanabe, K.; Tou, A.; Sun, Y.; Shimanoe, K. Ultraselective Toluene-Gas Sensor: Nanosized Gold Loaded on Zinc Oxide Nanoparticles. </w:t>
      </w:r>
      <w:r w:rsidRPr="00AA4A9B">
        <w:rPr>
          <w:rFonts w:cs="Times New Roman"/>
          <w:i/>
          <w:iCs/>
          <w:noProof/>
          <w:szCs w:val="24"/>
        </w:rPr>
        <w:t>Anal. Chem.</w:t>
      </w:r>
      <w:r w:rsidRPr="00AA4A9B">
        <w:rPr>
          <w:rFonts w:cs="Times New Roman"/>
          <w:noProof/>
          <w:szCs w:val="24"/>
        </w:rPr>
        <w:t xml:space="preserve"> </w:t>
      </w:r>
      <w:r w:rsidRPr="00AA4A9B">
        <w:rPr>
          <w:rFonts w:cs="Times New Roman"/>
          <w:b/>
          <w:bCs/>
          <w:noProof/>
          <w:szCs w:val="24"/>
        </w:rPr>
        <w:t>2018</w:t>
      </w:r>
      <w:r w:rsidRPr="00AA4A9B">
        <w:rPr>
          <w:rFonts w:cs="Times New Roman"/>
          <w:noProof/>
          <w:szCs w:val="24"/>
        </w:rPr>
        <w:t xml:space="preserve">, </w:t>
      </w:r>
      <w:r w:rsidRPr="00AA4A9B">
        <w:rPr>
          <w:rFonts w:cs="Times New Roman"/>
          <w:i/>
          <w:iCs/>
          <w:noProof/>
          <w:szCs w:val="24"/>
        </w:rPr>
        <w:t>90</w:t>
      </w:r>
      <w:r w:rsidRPr="00AA4A9B">
        <w:rPr>
          <w:rFonts w:cs="Times New Roman"/>
          <w:noProof/>
          <w:szCs w:val="24"/>
        </w:rPr>
        <w:t xml:space="preserve"> (3), 1959–1966. https://doi.org/10.1021/acs.analchem.7b04048.</w:t>
      </w:r>
    </w:p>
    <w:p w14:paraId="629CDFFD" w14:textId="114BEF7C"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lastRenderedPageBreak/>
        <w:t xml:space="preserve">(26) </w:t>
      </w:r>
      <w:r w:rsidRPr="00AA4A9B">
        <w:rPr>
          <w:rFonts w:cs="Times New Roman"/>
          <w:noProof/>
          <w:szCs w:val="24"/>
        </w:rPr>
        <w:tab/>
        <w:t xml:space="preserve">Dinesh, V. P.; Biji, P.; Prasad, A. K.; Tyagi, A. K. Enhanced Ammonia Sensing Properties Using Au Decorated ZnO Nanorods. In </w:t>
      </w:r>
      <w:r w:rsidRPr="00AA4A9B">
        <w:rPr>
          <w:rFonts w:cs="Times New Roman"/>
          <w:i/>
          <w:iCs/>
          <w:noProof/>
          <w:szCs w:val="24"/>
        </w:rPr>
        <w:t>Proceedings of IEEE Sensors</w:t>
      </w:r>
      <w:r w:rsidRPr="00AA4A9B">
        <w:rPr>
          <w:rFonts w:cs="Times New Roman"/>
          <w:noProof/>
          <w:szCs w:val="24"/>
        </w:rPr>
        <w:t xml:space="preserve">; IEEE, </w:t>
      </w:r>
      <w:r w:rsidRPr="006D670E">
        <w:rPr>
          <w:rFonts w:cs="Times New Roman"/>
          <w:b/>
          <w:noProof/>
          <w:szCs w:val="24"/>
        </w:rPr>
        <w:t>2013</w:t>
      </w:r>
      <w:r w:rsidRPr="00AA4A9B">
        <w:rPr>
          <w:rFonts w:cs="Times New Roman"/>
          <w:noProof/>
          <w:szCs w:val="24"/>
        </w:rPr>
        <w:t>; 1–4. https://doi.org/10.1109/ICSENS.2013.6688189.</w:t>
      </w:r>
    </w:p>
    <w:p w14:paraId="3749DA28"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27) </w:t>
      </w:r>
      <w:r w:rsidRPr="00AA4A9B">
        <w:rPr>
          <w:rFonts w:cs="Times New Roman"/>
          <w:noProof/>
          <w:szCs w:val="24"/>
        </w:rPr>
        <w:tab/>
        <w:t xml:space="preserve">Cho, H. J.; Chen, V. T.; Qiao, S.; Koo, W. T.; Penner, R. M.; Kim, I. D. Pt-Functionalized PdO Nanowires for Room Temperature Hydrogen Gas Sensors. </w:t>
      </w:r>
      <w:r w:rsidRPr="00AA4A9B">
        <w:rPr>
          <w:rFonts w:cs="Times New Roman"/>
          <w:i/>
          <w:iCs/>
          <w:noProof/>
          <w:szCs w:val="24"/>
        </w:rPr>
        <w:t>ACS Sensors</w:t>
      </w:r>
      <w:r w:rsidRPr="00AA4A9B">
        <w:rPr>
          <w:rFonts w:cs="Times New Roman"/>
          <w:noProof/>
          <w:szCs w:val="24"/>
        </w:rPr>
        <w:t xml:space="preserve"> </w:t>
      </w:r>
      <w:r w:rsidRPr="00AA4A9B">
        <w:rPr>
          <w:rFonts w:cs="Times New Roman"/>
          <w:b/>
          <w:bCs/>
          <w:noProof/>
          <w:szCs w:val="24"/>
        </w:rPr>
        <w:t>2018</w:t>
      </w:r>
      <w:r w:rsidRPr="00AA4A9B">
        <w:rPr>
          <w:rFonts w:cs="Times New Roman"/>
          <w:noProof/>
          <w:szCs w:val="24"/>
        </w:rPr>
        <w:t xml:space="preserve">, </w:t>
      </w:r>
      <w:r w:rsidRPr="00AA4A9B">
        <w:rPr>
          <w:rFonts w:cs="Times New Roman"/>
          <w:i/>
          <w:iCs/>
          <w:noProof/>
          <w:szCs w:val="24"/>
        </w:rPr>
        <w:t>3</w:t>
      </w:r>
      <w:r w:rsidRPr="00AA4A9B">
        <w:rPr>
          <w:rFonts w:cs="Times New Roman"/>
          <w:noProof/>
          <w:szCs w:val="24"/>
        </w:rPr>
        <w:t xml:space="preserve"> (10), 2152–2158. https://doi.org/10.1021/acssensors.8b00714.</w:t>
      </w:r>
    </w:p>
    <w:p w14:paraId="274303EE"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28) </w:t>
      </w:r>
      <w:r w:rsidRPr="00AA4A9B">
        <w:rPr>
          <w:rFonts w:cs="Times New Roman"/>
          <w:noProof/>
          <w:szCs w:val="24"/>
        </w:rPr>
        <w:tab/>
        <w:t>Choi, S. W.; Katoch, A.; Sun, G. J.; Kim, S. S. Bimetallic Pd/Pt Nanoparticle-Functionalized SnO</w:t>
      </w:r>
      <w:r w:rsidRPr="006D670E">
        <w:rPr>
          <w:rFonts w:cs="Times New Roman"/>
          <w:noProof/>
          <w:szCs w:val="24"/>
          <w:vertAlign w:val="subscript"/>
        </w:rPr>
        <w:t>2</w:t>
      </w:r>
      <w:r w:rsidRPr="00AA4A9B">
        <w:rPr>
          <w:rFonts w:cs="Times New Roman"/>
          <w:noProof/>
          <w:szCs w:val="24"/>
        </w:rPr>
        <w:t xml:space="preserve"> Nanowires for Fast Response and Recovery to NO</w:t>
      </w:r>
      <w:r w:rsidRPr="006D670E">
        <w:rPr>
          <w:rFonts w:cs="Times New Roman"/>
          <w:noProof/>
          <w:szCs w:val="24"/>
          <w:vertAlign w:val="subscript"/>
        </w:rPr>
        <w:t>2</w:t>
      </w:r>
      <w:r w:rsidRPr="00AA4A9B">
        <w:rPr>
          <w:rFonts w:cs="Times New Roman"/>
          <w:noProof/>
          <w:szCs w:val="24"/>
        </w:rPr>
        <w:t xml:space="preserve">. </w:t>
      </w:r>
      <w:r w:rsidRPr="00AA4A9B">
        <w:rPr>
          <w:rFonts w:cs="Times New Roman"/>
          <w:i/>
          <w:iCs/>
          <w:noProof/>
          <w:szCs w:val="24"/>
        </w:rPr>
        <w:t>Sensors Actuators, B Chem.</w:t>
      </w:r>
      <w:r w:rsidRPr="00AA4A9B">
        <w:rPr>
          <w:rFonts w:cs="Times New Roman"/>
          <w:noProof/>
          <w:szCs w:val="24"/>
        </w:rPr>
        <w:t xml:space="preserve"> </w:t>
      </w:r>
      <w:r w:rsidRPr="00AA4A9B">
        <w:rPr>
          <w:rFonts w:cs="Times New Roman"/>
          <w:b/>
          <w:bCs/>
          <w:noProof/>
          <w:szCs w:val="24"/>
        </w:rPr>
        <w:t>2013</w:t>
      </w:r>
      <w:r w:rsidRPr="00AA4A9B">
        <w:rPr>
          <w:rFonts w:cs="Times New Roman"/>
          <w:noProof/>
          <w:szCs w:val="24"/>
        </w:rPr>
        <w:t xml:space="preserve">, </w:t>
      </w:r>
      <w:r w:rsidRPr="00AA4A9B">
        <w:rPr>
          <w:rFonts w:cs="Times New Roman"/>
          <w:i/>
          <w:iCs/>
          <w:noProof/>
          <w:szCs w:val="24"/>
        </w:rPr>
        <w:t>181</w:t>
      </w:r>
      <w:r w:rsidRPr="00AA4A9B">
        <w:rPr>
          <w:rFonts w:cs="Times New Roman"/>
          <w:noProof/>
          <w:szCs w:val="24"/>
        </w:rPr>
        <w:t>, 446–453. https://doi.org/10.1016/j.snb.2013.02.007.</w:t>
      </w:r>
    </w:p>
    <w:p w14:paraId="50FA7B4E" w14:textId="292F2D95"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29) </w:t>
      </w:r>
      <w:r w:rsidRPr="00AA4A9B">
        <w:rPr>
          <w:rFonts w:cs="Times New Roman"/>
          <w:noProof/>
          <w:szCs w:val="24"/>
        </w:rPr>
        <w:tab/>
        <w:t>Wang, Z.; Li, Z.; Jiang, T.; Xu, X.; Wang, C. Ultrasensitive Hydrogen Sensor Based on Pd0-Loaded SnO</w:t>
      </w:r>
      <w:r w:rsidRPr="006D670E">
        <w:rPr>
          <w:rFonts w:cs="Times New Roman"/>
          <w:noProof/>
          <w:szCs w:val="24"/>
          <w:vertAlign w:val="subscript"/>
        </w:rPr>
        <w:t>2</w:t>
      </w:r>
      <w:r w:rsidRPr="00AA4A9B">
        <w:rPr>
          <w:rFonts w:cs="Times New Roman"/>
          <w:noProof/>
          <w:szCs w:val="24"/>
        </w:rPr>
        <w:t xml:space="preserve"> Electrospun Nanofibers at Room Temperature. </w:t>
      </w:r>
      <w:r w:rsidRPr="00AA4A9B">
        <w:rPr>
          <w:rFonts w:cs="Times New Roman"/>
          <w:i/>
          <w:iCs/>
          <w:noProof/>
          <w:szCs w:val="24"/>
        </w:rPr>
        <w:t>ACS Appl. Mater. Interfaces</w:t>
      </w:r>
      <w:r w:rsidRPr="00AA4A9B">
        <w:rPr>
          <w:rFonts w:cs="Times New Roman"/>
          <w:noProof/>
          <w:szCs w:val="24"/>
        </w:rPr>
        <w:t xml:space="preserve"> </w:t>
      </w:r>
      <w:r w:rsidRPr="00AA4A9B">
        <w:rPr>
          <w:rFonts w:cs="Times New Roman"/>
          <w:b/>
          <w:bCs/>
          <w:noProof/>
          <w:szCs w:val="24"/>
        </w:rPr>
        <w:t>2013</w:t>
      </w:r>
      <w:r w:rsidRPr="00AA4A9B">
        <w:rPr>
          <w:rFonts w:cs="Times New Roman"/>
          <w:noProof/>
          <w:szCs w:val="24"/>
        </w:rPr>
        <w:t xml:space="preserve">, </w:t>
      </w:r>
      <w:r w:rsidRPr="00AA4A9B">
        <w:rPr>
          <w:rFonts w:cs="Times New Roman"/>
          <w:i/>
          <w:iCs/>
          <w:noProof/>
          <w:szCs w:val="24"/>
        </w:rPr>
        <w:t>5</w:t>
      </w:r>
      <w:r w:rsidRPr="00AA4A9B">
        <w:rPr>
          <w:rFonts w:cs="Times New Roman"/>
          <w:noProof/>
          <w:szCs w:val="24"/>
        </w:rPr>
        <w:t xml:space="preserve"> (6), 2013–2021. https://doi.org/10.1021/am3028553.</w:t>
      </w:r>
    </w:p>
    <w:p w14:paraId="345941DE"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30) </w:t>
      </w:r>
      <w:r w:rsidRPr="00AA4A9B">
        <w:rPr>
          <w:rFonts w:cs="Times New Roman"/>
          <w:noProof/>
          <w:szCs w:val="24"/>
        </w:rPr>
        <w:tab/>
        <w:t xml:space="preserve">Zhang, J.; Liu, X.; Neri, G.; Pinna, N. Nanostructured Materials for Room-Temperature Gas Sensors. </w:t>
      </w:r>
      <w:r w:rsidRPr="00AA4A9B">
        <w:rPr>
          <w:rFonts w:cs="Times New Roman"/>
          <w:i/>
          <w:iCs/>
          <w:noProof/>
          <w:szCs w:val="24"/>
        </w:rPr>
        <w:t>Adv. Mater.</w:t>
      </w:r>
      <w:r w:rsidRPr="00AA4A9B">
        <w:rPr>
          <w:rFonts w:cs="Times New Roman"/>
          <w:noProof/>
          <w:szCs w:val="24"/>
        </w:rPr>
        <w:t xml:space="preserve"> </w:t>
      </w:r>
      <w:r w:rsidRPr="00AA4A9B">
        <w:rPr>
          <w:rFonts w:cs="Times New Roman"/>
          <w:b/>
          <w:bCs/>
          <w:noProof/>
          <w:szCs w:val="24"/>
        </w:rPr>
        <w:t>2016</w:t>
      </w:r>
      <w:r w:rsidRPr="00AA4A9B">
        <w:rPr>
          <w:rFonts w:cs="Times New Roman"/>
          <w:noProof/>
          <w:szCs w:val="24"/>
        </w:rPr>
        <w:t xml:space="preserve">, </w:t>
      </w:r>
      <w:r w:rsidRPr="00AA4A9B">
        <w:rPr>
          <w:rFonts w:cs="Times New Roman"/>
          <w:i/>
          <w:iCs/>
          <w:noProof/>
          <w:szCs w:val="24"/>
        </w:rPr>
        <w:t>28</w:t>
      </w:r>
      <w:r w:rsidRPr="00AA4A9B">
        <w:rPr>
          <w:rFonts w:cs="Times New Roman"/>
          <w:noProof/>
          <w:szCs w:val="24"/>
        </w:rPr>
        <w:t xml:space="preserve"> (5), 795–831. https://doi.org/10.1002/adma.201503825.</w:t>
      </w:r>
    </w:p>
    <w:p w14:paraId="5F40B604"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31) </w:t>
      </w:r>
      <w:r w:rsidRPr="00AA4A9B">
        <w:rPr>
          <w:rFonts w:cs="Times New Roman"/>
          <w:noProof/>
          <w:szCs w:val="24"/>
        </w:rPr>
        <w:tab/>
        <w:t>Wang, Y.; Liu, B.; Cai, D.; Li, H.; Liu, Y.; Wang, D.; Wang, L.; Li, Q.; Wang, T. Room-Temperature Hydrogen Sensor Based on Grain-Boundary Controlled Pt Decorated In</w:t>
      </w:r>
      <w:r w:rsidRPr="006D670E">
        <w:rPr>
          <w:rFonts w:cs="Times New Roman"/>
          <w:noProof/>
          <w:szCs w:val="24"/>
          <w:vertAlign w:val="subscript"/>
        </w:rPr>
        <w:t>2</w:t>
      </w:r>
      <w:r w:rsidRPr="00AA4A9B">
        <w:rPr>
          <w:rFonts w:cs="Times New Roman"/>
          <w:noProof/>
          <w:szCs w:val="24"/>
        </w:rPr>
        <w:t>O</w:t>
      </w:r>
      <w:r w:rsidRPr="006D670E">
        <w:rPr>
          <w:rFonts w:cs="Times New Roman"/>
          <w:noProof/>
          <w:szCs w:val="24"/>
          <w:vertAlign w:val="subscript"/>
        </w:rPr>
        <w:t>3</w:t>
      </w:r>
      <w:r w:rsidRPr="00AA4A9B">
        <w:rPr>
          <w:rFonts w:cs="Times New Roman"/>
          <w:noProof/>
          <w:szCs w:val="24"/>
        </w:rPr>
        <w:t xml:space="preserve"> Nanocubes. </w:t>
      </w:r>
      <w:r w:rsidRPr="00AA4A9B">
        <w:rPr>
          <w:rFonts w:cs="Times New Roman"/>
          <w:i/>
          <w:iCs/>
          <w:noProof/>
          <w:szCs w:val="24"/>
        </w:rPr>
        <w:t>Sensors Actuators, B Chem.</w:t>
      </w:r>
      <w:r w:rsidRPr="00AA4A9B">
        <w:rPr>
          <w:rFonts w:cs="Times New Roman"/>
          <w:noProof/>
          <w:szCs w:val="24"/>
        </w:rPr>
        <w:t xml:space="preserve"> </w:t>
      </w:r>
      <w:r w:rsidRPr="00AA4A9B">
        <w:rPr>
          <w:rFonts w:cs="Times New Roman"/>
          <w:b/>
          <w:bCs/>
          <w:noProof/>
          <w:szCs w:val="24"/>
        </w:rPr>
        <w:t>2014</w:t>
      </w:r>
      <w:r w:rsidRPr="00AA4A9B">
        <w:rPr>
          <w:rFonts w:cs="Times New Roman"/>
          <w:noProof/>
          <w:szCs w:val="24"/>
        </w:rPr>
        <w:t xml:space="preserve">, </w:t>
      </w:r>
      <w:r w:rsidRPr="00AA4A9B">
        <w:rPr>
          <w:rFonts w:cs="Times New Roman"/>
          <w:i/>
          <w:iCs/>
          <w:noProof/>
          <w:szCs w:val="24"/>
        </w:rPr>
        <w:t>201</w:t>
      </w:r>
      <w:r w:rsidRPr="00AA4A9B">
        <w:rPr>
          <w:rFonts w:cs="Times New Roman"/>
          <w:noProof/>
          <w:szCs w:val="24"/>
        </w:rPr>
        <w:t>, 351–359. https://doi.org/10.1016/j.snb.2014.05.013.</w:t>
      </w:r>
    </w:p>
    <w:p w14:paraId="5093A586"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32) </w:t>
      </w:r>
      <w:r w:rsidRPr="00AA4A9B">
        <w:rPr>
          <w:rFonts w:cs="Times New Roman"/>
          <w:noProof/>
          <w:szCs w:val="24"/>
        </w:rPr>
        <w:tab/>
        <w:t>Shingange, K.; Tshabalala, Z. P.; Ntwaeaborwa, O. M.; Motaung, D. E.; Mhlongo, G. H. Highly Selective NH</w:t>
      </w:r>
      <w:r w:rsidRPr="006D670E">
        <w:rPr>
          <w:rFonts w:cs="Times New Roman"/>
          <w:noProof/>
          <w:szCs w:val="24"/>
          <w:vertAlign w:val="subscript"/>
        </w:rPr>
        <w:t>3</w:t>
      </w:r>
      <w:r w:rsidRPr="00AA4A9B">
        <w:rPr>
          <w:rFonts w:cs="Times New Roman"/>
          <w:noProof/>
          <w:szCs w:val="24"/>
        </w:rPr>
        <w:t xml:space="preserve"> Gas Sensor Based on Au Loaded ZnO Nanostructures Prepared Using Microwave-Assisted Method. </w:t>
      </w:r>
      <w:r w:rsidRPr="00AA4A9B">
        <w:rPr>
          <w:rFonts w:cs="Times New Roman"/>
          <w:i/>
          <w:iCs/>
          <w:noProof/>
          <w:szCs w:val="24"/>
        </w:rPr>
        <w:t>J. Colloid Interface Sci.</w:t>
      </w:r>
      <w:r w:rsidRPr="00AA4A9B">
        <w:rPr>
          <w:rFonts w:cs="Times New Roman"/>
          <w:noProof/>
          <w:szCs w:val="24"/>
        </w:rPr>
        <w:t xml:space="preserve"> </w:t>
      </w:r>
      <w:r w:rsidRPr="00AA4A9B">
        <w:rPr>
          <w:rFonts w:cs="Times New Roman"/>
          <w:b/>
          <w:bCs/>
          <w:noProof/>
          <w:szCs w:val="24"/>
        </w:rPr>
        <w:t>2016</w:t>
      </w:r>
      <w:r w:rsidRPr="00AA4A9B">
        <w:rPr>
          <w:rFonts w:cs="Times New Roman"/>
          <w:noProof/>
          <w:szCs w:val="24"/>
        </w:rPr>
        <w:t xml:space="preserve">, </w:t>
      </w:r>
      <w:r w:rsidRPr="00AA4A9B">
        <w:rPr>
          <w:rFonts w:cs="Times New Roman"/>
          <w:i/>
          <w:iCs/>
          <w:noProof/>
          <w:szCs w:val="24"/>
        </w:rPr>
        <w:t>479</w:t>
      </w:r>
      <w:r w:rsidRPr="00AA4A9B">
        <w:rPr>
          <w:rFonts w:cs="Times New Roman"/>
          <w:noProof/>
          <w:szCs w:val="24"/>
        </w:rPr>
        <w:t>, 127–138. https://doi.org/10.1016/j.jcis.2016.06.046.</w:t>
      </w:r>
    </w:p>
    <w:p w14:paraId="4B41D900"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33) </w:t>
      </w:r>
      <w:r w:rsidRPr="00AA4A9B">
        <w:rPr>
          <w:rFonts w:cs="Times New Roman"/>
          <w:noProof/>
          <w:szCs w:val="24"/>
        </w:rPr>
        <w:tab/>
        <w:t xml:space="preserve">Wan, Q.; Li, Q. H.; Chen, Y. J.; Wang, T. H.; He, X. L.; Li, J. P.; Lin, C. L. Fabrication and Ethanol Sensing Characteristics of ZnO Nanowire Gas Sensors. </w:t>
      </w:r>
      <w:r w:rsidRPr="00AA4A9B">
        <w:rPr>
          <w:rFonts w:cs="Times New Roman"/>
          <w:i/>
          <w:iCs/>
          <w:noProof/>
          <w:szCs w:val="24"/>
        </w:rPr>
        <w:t>Appl. Phys. Lett.</w:t>
      </w:r>
      <w:r w:rsidRPr="00AA4A9B">
        <w:rPr>
          <w:rFonts w:cs="Times New Roman"/>
          <w:noProof/>
          <w:szCs w:val="24"/>
        </w:rPr>
        <w:t xml:space="preserve"> </w:t>
      </w:r>
      <w:r w:rsidRPr="00AA4A9B">
        <w:rPr>
          <w:rFonts w:cs="Times New Roman"/>
          <w:b/>
          <w:bCs/>
          <w:noProof/>
          <w:szCs w:val="24"/>
        </w:rPr>
        <w:t>2004</w:t>
      </w:r>
      <w:r w:rsidRPr="00AA4A9B">
        <w:rPr>
          <w:rFonts w:cs="Times New Roman"/>
          <w:noProof/>
          <w:szCs w:val="24"/>
        </w:rPr>
        <w:t xml:space="preserve">, </w:t>
      </w:r>
      <w:r w:rsidRPr="00AA4A9B">
        <w:rPr>
          <w:rFonts w:cs="Times New Roman"/>
          <w:i/>
          <w:iCs/>
          <w:noProof/>
          <w:szCs w:val="24"/>
        </w:rPr>
        <w:t>84</w:t>
      </w:r>
      <w:r w:rsidRPr="00AA4A9B">
        <w:rPr>
          <w:rFonts w:cs="Times New Roman"/>
          <w:noProof/>
          <w:szCs w:val="24"/>
        </w:rPr>
        <w:t xml:space="preserve"> (18), 3654–3656. https://doi.org/10.1063/1.1738932.</w:t>
      </w:r>
    </w:p>
    <w:p w14:paraId="382EAE3E"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34) </w:t>
      </w:r>
      <w:r w:rsidRPr="00AA4A9B">
        <w:rPr>
          <w:rFonts w:cs="Times New Roman"/>
          <w:noProof/>
          <w:szCs w:val="24"/>
        </w:rPr>
        <w:tab/>
        <w:t xml:space="preserve">Wen, Z.; Zhu, L.; Zhang, Z.; Ye, Z. Fabrication of Gas Sensor Based on Mesoporous Rhombus-Shaped ZnO Rod Arrays. </w:t>
      </w:r>
      <w:r w:rsidRPr="00AA4A9B">
        <w:rPr>
          <w:rFonts w:cs="Times New Roman"/>
          <w:i/>
          <w:iCs/>
          <w:noProof/>
          <w:szCs w:val="24"/>
        </w:rPr>
        <w:t>Sensors Actuators, B Chem.</w:t>
      </w:r>
      <w:r w:rsidRPr="00AA4A9B">
        <w:rPr>
          <w:rFonts w:cs="Times New Roman"/>
          <w:noProof/>
          <w:szCs w:val="24"/>
        </w:rPr>
        <w:t xml:space="preserve"> </w:t>
      </w:r>
      <w:r w:rsidRPr="00AA4A9B">
        <w:rPr>
          <w:rFonts w:cs="Times New Roman"/>
          <w:b/>
          <w:bCs/>
          <w:noProof/>
          <w:szCs w:val="24"/>
        </w:rPr>
        <w:t>2015</w:t>
      </w:r>
      <w:r w:rsidRPr="00AA4A9B">
        <w:rPr>
          <w:rFonts w:cs="Times New Roman"/>
          <w:noProof/>
          <w:szCs w:val="24"/>
        </w:rPr>
        <w:t xml:space="preserve">, </w:t>
      </w:r>
      <w:r w:rsidRPr="00AA4A9B">
        <w:rPr>
          <w:rFonts w:cs="Times New Roman"/>
          <w:i/>
          <w:iCs/>
          <w:noProof/>
          <w:szCs w:val="24"/>
        </w:rPr>
        <w:t>208</w:t>
      </w:r>
      <w:r w:rsidRPr="00AA4A9B">
        <w:rPr>
          <w:rFonts w:cs="Times New Roman"/>
          <w:noProof/>
          <w:szCs w:val="24"/>
        </w:rPr>
        <w:t>, 112–121. https://doi.org/10.1016/j.snb.2014.11.024.</w:t>
      </w:r>
    </w:p>
    <w:p w14:paraId="71DF40CF"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35) </w:t>
      </w:r>
      <w:r w:rsidRPr="00AA4A9B">
        <w:rPr>
          <w:rFonts w:cs="Times New Roman"/>
          <w:noProof/>
          <w:szCs w:val="24"/>
        </w:rPr>
        <w:tab/>
        <w:t xml:space="preserve">Jing, Z.; Zhan, J. Fabrication and Gas-Sensing Properties of Porous ZnO Nanoplates. </w:t>
      </w:r>
      <w:r w:rsidRPr="00AA4A9B">
        <w:rPr>
          <w:rFonts w:cs="Times New Roman"/>
          <w:i/>
          <w:iCs/>
          <w:noProof/>
          <w:szCs w:val="24"/>
        </w:rPr>
        <w:t>Adv. Mater.</w:t>
      </w:r>
      <w:r w:rsidRPr="00AA4A9B">
        <w:rPr>
          <w:rFonts w:cs="Times New Roman"/>
          <w:noProof/>
          <w:szCs w:val="24"/>
        </w:rPr>
        <w:t xml:space="preserve"> </w:t>
      </w:r>
      <w:r w:rsidRPr="00AA4A9B">
        <w:rPr>
          <w:rFonts w:cs="Times New Roman"/>
          <w:b/>
          <w:bCs/>
          <w:noProof/>
          <w:szCs w:val="24"/>
        </w:rPr>
        <w:t>2008</w:t>
      </w:r>
      <w:r w:rsidRPr="00AA4A9B">
        <w:rPr>
          <w:rFonts w:cs="Times New Roman"/>
          <w:noProof/>
          <w:szCs w:val="24"/>
        </w:rPr>
        <w:t xml:space="preserve">, </w:t>
      </w:r>
      <w:r w:rsidRPr="00AA4A9B">
        <w:rPr>
          <w:rFonts w:cs="Times New Roman"/>
          <w:i/>
          <w:iCs/>
          <w:noProof/>
          <w:szCs w:val="24"/>
        </w:rPr>
        <w:t>20</w:t>
      </w:r>
      <w:r w:rsidRPr="00AA4A9B">
        <w:rPr>
          <w:rFonts w:cs="Times New Roman"/>
          <w:noProof/>
          <w:szCs w:val="24"/>
        </w:rPr>
        <w:t xml:space="preserve"> (23), 4547–4551. https://doi.org/10.1002/adma.200800243.</w:t>
      </w:r>
    </w:p>
    <w:p w14:paraId="1CC63F8F"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36) </w:t>
      </w:r>
      <w:r w:rsidRPr="00AA4A9B">
        <w:rPr>
          <w:rFonts w:cs="Times New Roman"/>
          <w:noProof/>
          <w:szCs w:val="24"/>
        </w:rPr>
        <w:tab/>
        <w:t xml:space="preserve">Galstyan, V.; Comini, E.; Baratto, C.; Faglia, G.; Sberveglieri, G. Nanostructured ZnO Chemical Gas Sensors. </w:t>
      </w:r>
      <w:r w:rsidRPr="00AA4A9B">
        <w:rPr>
          <w:rFonts w:cs="Times New Roman"/>
          <w:i/>
          <w:iCs/>
          <w:noProof/>
          <w:szCs w:val="24"/>
        </w:rPr>
        <w:t>Ceram. Int.</w:t>
      </w:r>
      <w:r w:rsidRPr="00AA4A9B">
        <w:rPr>
          <w:rFonts w:cs="Times New Roman"/>
          <w:noProof/>
          <w:szCs w:val="24"/>
        </w:rPr>
        <w:t xml:space="preserve"> </w:t>
      </w:r>
      <w:r w:rsidRPr="00AA4A9B">
        <w:rPr>
          <w:rFonts w:cs="Times New Roman"/>
          <w:b/>
          <w:bCs/>
          <w:noProof/>
          <w:szCs w:val="24"/>
        </w:rPr>
        <w:t>2015</w:t>
      </w:r>
      <w:r w:rsidRPr="00AA4A9B">
        <w:rPr>
          <w:rFonts w:cs="Times New Roman"/>
          <w:noProof/>
          <w:szCs w:val="24"/>
        </w:rPr>
        <w:t xml:space="preserve">, </w:t>
      </w:r>
      <w:r w:rsidRPr="00AA4A9B">
        <w:rPr>
          <w:rFonts w:cs="Times New Roman"/>
          <w:i/>
          <w:iCs/>
          <w:noProof/>
          <w:szCs w:val="24"/>
        </w:rPr>
        <w:t>41</w:t>
      </w:r>
      <w:r w:rsidRPr="00AA4A9B">
        <w:rPr>
          <w:rFonts w:cs="Times New Roman"/>
          <w:noProof/>
          <w:szCs w:val="24"/>
        </w:rPr>
        <w:t xml:space="preserve"> (10PartB), 14239–14244. https://doi.org/10.1016/j.ceramint.2015.07.052.</w:t>
      </w:r>
    </w:p>
    <w:p w14:paraId="7C811C40"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37) </w:t>
      </w:r>
      <w:r w:rsidRPr="00AA4A9B">
        <w:rPr>
          <w:rFonts w:cs="Times New Roman"/>
          <w:noProof/>
          <w:szCs w:val="24"/>
        </w:rPr>
        <w:tab/>
        <w:t xml:space="preserve">Wang, Z.; Xue, J.; Han, D.; Gu, F. Controllable Defect Redistribution of ZnO Nanopyramids with Exposed {1011} Facets for Enhanced Gas Sensing Performance. </w:t>
      </w:r>
      <w:r w:rsidRPr="00AA4A9B">
        <w:rPr>
          <w:rFonts w:cs="Times New Roman"/>
          <w:i/>
          <w:iCs/>
          <w:noProof/>
          <w:szCs w:val="24"/>
        </w:rPr>
        <w:t>ACS Appl. Mater. Interfaces</w:t>
      </w:r>
      <w:r w:rsidRPr="00AA4A9B">
        <w:rPr>
          <w:rFonts w:cs="Times New Roman"/>
          <w:noProof/>
          <w:szCs w:val="24"/>
        </w:rPr>
        <w:t xml:space="preserve"> </w:t>
      </w:r>
      <w:r w:rsidRPr="00AA4A9B">
        <w:rPr>
          <w:rFonts w:cs="Times New Roman"/>
          <w:b/>
          <w:bCs/>
          <w:noProof/>
          <w:szCs w:val="24"/>
        </w:rPr>
        <w:t>2015</w:t>
      </w:r>
      <w:r w:rsidRPr="00AA4A9B">
        <w:rPr>
          <w:rFonts w:cs="Times New Roman"/>
          <w:noProof/>
          <w:szCs w:val="24"/>
        </w:rPr>
        <w:t xml:space="preserve">, </w:t>
      </w:r>
      <w:r w:rsidRPr="00AA4A9B">
        <w:rPr>
          <w:rFonts w:cs="Times New Roman"/>
          <w:i/>
          <w:iCs/>
          <w:noProof/>
          <w:szCs w:val="24"/>
        </w:rPr>
        <w:t>7</w:t>
      </w:r>
      <w:r w:rsidRPr="00AA4A9B">
        <w:rPr>
          <w:rFonts w:cs="Times New Roman"/>
          <w:noProof/>
          <w:szCs w:val="24"/>
        </w:rPr>
        <w:t xml:space="preserve"> (1), 308–317. https://doi.org/10.1021/am506206c.</w:t>
      </w:r>
    </w:p>
    <w:p w14:paraId="0025B226"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38) </w:t>
      </w:r>
      <w:r w:rsidRPr="00AA4A9B">
        <w:rPr>
          <w:rFonts w:cs="Times New Roman"/>
          <w:noProof/>
          <w:szCs w:val="24"/>
        </w:rPr>
        <w:tab/>
        <w:t xml:space="preserve">Tu, Y.; Ahmad, N.; Briscoe, J.; Zhang, D. W.; Krause, S. Light-Addressable Potentiometric Sensors Using ZnO Nanorods as the Sensor Substrate for Bioanalytical Applications. </w:t>
      </w:r>
      <w:r w:rsidRPr="00AA4A9B">
        <w:rPr>
          <w:rFonts w:cs="Times New Roman"/>
          <w:i/>
          <w:iCs/>
          <w:noProof/>
          <w:szCs w:val="24"/>
        </w:rPr>
        <w:t>Anal. Chem.</w:t>
      </w:r>
      <w:r w:rsidRPr="00AA4A9B">
        <w:rPr>
          <w:rFonts w:cs="Times New Roman"/>
          <w:noProof/>
          <w:szCs w:val="24"/>
        </w:rPr>
        <w:t xml:space="preserve"> </w:t>
      </w:r>
      <w:r w:rsidRPr="00AA4A9B">
        <w:rPr>
          <w:rFonts w:cs="Times New Roman"/>
          <w:b/>
          <w:bCs/>
          <w:noProof/>
          <w:szCs w:val="24"/>
        </w:rPr>
        <w:t>2018</w:t>
      </w:r>
      <w:r w:rsidRPr="00AA4A9B">
        <w:rPr>
          <w:rFonts w:cs="Times New Roman"/>
          <w:noProof/>
          <w:szCs w:val="24"/>
        </w:rPr>
        <w:t xml:space="preserve">, </w:t>
      </w:r>
      <w:r w:rsidRPr="00AA4A9B">
        <w:rPr>
          <w:rFonts w:cs="Times New Roman"/>
          <w:i/>
          <w:iCs/>
          <w:noProof/>
          <w:szCs w:val="24"/>
        </w:rPr>
        <w:t>90</w:t>
      </w:r>
      <w:r w:rsidRPr="00AA4A9B">
        <w:rPr>
          <w:rFonts w:cs="Times New Roman"/>
          <w:noProof/>
          <w:szCs w:val="24"/>
        </w:rPr>
        <w:t xml:space="preserve"> (14), 8708–8715. https://doi.org/10.1021/acs.analchem.8b02244.</w:t>
      </w:r>
    </w:p>
    <w:p w14:paraId="413008B0"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lastRenderedPageBreak/>
        <w:t xml:space="preserve">(39) </w:t>
      </w:r>
      <w:r w:rsidRPr="00AA4A9B">
        <w:rPr>
          <w:rFonts w:cs="Times New Roman"/>
          <w:noProof/>
          <w:szCs w:val="24"/>
        </w:rPr>
        <w:tab/>
        <w:t xml:space="preserve">Ahn, M. W.; Park, K. S.; Heo, J. H.; Park, J. G.; Kim, D. W.; Choi, K. J.; Lee, J. H.; Hong, S. H. Gas Sensing Properties of Defect-Controlled ZnO-Nanowire Gas Sensor. </w:t>
      </w:r>
      <w:r w:rsidRPr="00AA4A9B">
        <w:rPr>
          <w:rFonts w:cs="Times New Roman"/>
          <w:i/>
          <w:iCs/>
          <w:noProof/>
          <w:szCs w:val="24"/>
        </w:rPr>
        <w:t>Appl. Phys. Lett.</w:t>
      </w:r>
      <w:r w:rsidRPr="00AA4A9B">
        <w:rPr>
          <w:rFonts w:cs="Times New Roman"/>
          <w:noProof/>
          <w:szCs w:val="24"/>
        </w:rPr>
        <w:t xml:space="preserve"> </w:t>
      </w:r>
      <w:r w:rsidRPr="00AA4A9B">
        <w:rPr>
          <w:rFonts w:cs="Times New Roman"/>
          <w:b/>
          <w:bCs/>
          <w:noProof/>
          <w:szCs w:val="24"/>
        </w:rPr>
        <w:t>2008</w:t>
      </w:r>
      <w:r w:rsidRPr="00AA4A9B">
        <w:rPr>
          <w:rFonts w:cs="Times New Roman"/>
          <w:noProof/>
          <w:szCs w:val="24"/>
        </w:rPr>
        <w:t xml:space="preserve">, </w:t>
      </w:r>
      <w:r w:rsidRPr="00AA4A9B">
        <w:rPr>
          <w:rFonts w:cs="Times New Roman"/>
          <w:i/>
          <w:iCs/>
          <w:noProof/>
          <w:szCs w:val="24"/>
        </w:rPr>
        <w:t>93</w:t>
      </w:r>
      <w:r w:rsidRPr="00AA4A9B">
        <w:rPr>
          <w:rFonts w:cs="Times New Roman"/>
          <w:noProof/>
          <w:szCs w:val="24"/>
        </w:rPr>
        <w:t xml:space="preserve"> (26), 263103. https://doi.org/10.1063/1.3046726.</w:t>
      </w:r>
    </w:p>
    <w:p w14:paraId="6ACA1A35"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40) </w:t>
      </w:r>
      <w:r w:rsidRPr="00AA4A9B">
        <w:rPr>
          <w:rFonts w:cs="Times New Roman"/>
          <w:noProof/>
          <w:szCs w:val="24"/>
        </w:rPr>
        <w:tab/>
        <w:t xml:space="preserve">Comini, E.; Sberveglieri, G. Metal Oxide Nanowires as Chemical Sensors. </w:t>
      </w:r>
      <w:r w:rsidRPr="00AA4A9B">
        <w:rPr>
          <w:rFonts w:cs="Times New Roman"/>
          <w:i/>
          <w:iCs/>
          <w:noProof/>
          <w:szCs w:val="24"/>
        </w:rPr>
        <w:t>Mater. Today</w:t>
      </w:r>
      <w:r w:rsidRPr="00AA4A9B">
        <w:rPr>
          <w:rFonts w:cs="Times New Roman"/>
          <w:noProof/>
          <w:szCs w:val="24"/>
        </w:rPr>
        <w:t xml:space="preserve"> </w:t>
      </w:r>
      <w:r w:rsidRPr="00AA4A9B">
        <w:rPr>
          <w:rFonts w:cs="Times New Roman"/>
          <w:b/>
          <w:bCs/>
          <w:noProof/>
          <w:szCs w:val="24"/>
        </w:rPr>
        <w:t>2010</w:t>
      </w:r>
      <w:r w:rsidRPr="00AA4A9B">
        <w:rPr>
          <w:rFonts w:cs="Times New Roman"/>
          <w:noProof/>
          <w:szCs w:val="24"/>
        </w:rPr>
        <w:t xml:space="preserve">, </w:t>
      </w:r>
      <w:r w:rsidRPr="00AA4A9B">
        <w:rPr>
          <w:rFonts w:cs="Times New Roman"/>
          <w:i/>
          <w:iCs/>
          <w:noProof/>
          <w:szCs w:val="24"/>
        </w:rPr>
        <w:t>13</w:t>
      </w:r>
      <w:r w:rsidRPr="00AA4A9B">
        <w:rPr>
          <w:rFonts w:cs="Times New Roman"/>
          <w:noProof/>
          <w:szCs w:val="24"/>
        </w:rPr>
        <w:t xml:space="preserve"> (7–8), 36–44. https://doi.org/10.1016/S1369-7021(10)70126-7.</w:t>
      </w:r>
    </w:p>
    <w:p w14:paraId="665C5C69"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41) </w:t>
      </w:r>
      <w:r w:rsidRPr="00AA4A9B">
        <w:rPr>
          <w:rFonts w:cs="Times New Roman"/>
          <w:noProof/>
          <w:szCs w:val="24"/>
        </w:rPr>
        <w:tab/>
        <w:t xml:space="preserve">Barreca, D.; Bekermann, D.; Comini, E.; Devi, A.; Fischer, R. A.; Gasparotto, A.; MacCato, C.; Sada, C.; Sberveglieri, G.; Tondello, E. Urchin-like ZnO Nanorod Arrays for Gas Sensing Applications. </w:t>
      </w:r>
      <w:r w:rsidRPr="00AA4A9B">
        <w:rPr>
          <w:rFonts w:cs="Times New Roman"/>
          <w:i/>
          <w:iCs/>
          <w:noProof/>
          <w:szCs w:val="24"/>
        </w:rPr>
        <w:t>CrystEngComm</w:t>
      </w:r>
      <w:r w:rsidRPr="00AA4A9B">
        <w:rPr>
          <w:rFonts w:cs="Times New Roman"/>
          <w:noProof/>
          <w:szCs w:val="24"/>
        </w:rPr>
        <w:t xml:space="preserve"> </w:t>
      </w:r>
      <w:r w:rsidRPr="00AA4A9B">
        <w:rPr>
          <w:rFonts w:cs="Times New Roman"/>
          <w:b/>
          <w:bCs/>
          <w:noProof/>
          <w:szCs w:val="24"/>
        </w:rPr>
        <w:t>2010</w:t>
      </w:r>
      <w:r w:rsidRPr="00AA4A9B">
        <w:rPr>
          <w:rFonts w:cs="Times New Roman"/>
          <w:noProof/>
          <w:szCs w:val="24"/>
        </w:rPr>
        <w:t xml:space="preserve">, </w:t>
      </w:r>
      <w:r w:rsidRPr="00AA4A9B">
        <w:rPr>
          <w:rFonts w:cs="Times New Roman"/>
          <w:i/>
          <w:iCs/>
          <w:noProof/>
          <w:szCs w:val="24"/>
        </w:rPr>
        <w:t>12</w:t>
      </w:r>
      <w:r w:rsidRPr="00AA4A9B">
        <w:rPr>
          <w:rFonts w:cs="Times New Roman"/>
          <w:noProof/>
          <w:szCs w:val="24"/>
        </w:rPr>
        <w:t xml:space="preserve"> (11), 3419–3421. https://doi.org/10.1039/c0ce00139b.</w:t>
      </w:r>
    </w:p>
    <w:p w14:paraId="00521D69"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42) </w:t>
      </w:r>
      <w:r w:rsidRPr="00AA4A9B">
        <w:rPr>
          <w:rFonts w:cs="Times New Roman"/>
          <w:noProof/>
          <w:szCs w:val="24"/>
        </w:rPr>
        <w:tab/>
        <w:t xml:space="preserve">Minh Triet, N.; Thai Duy, L.; Hwang, B. U.; Hanif, A.; Siddiqui, S.; Park, K. H.; Cho, C. Y.; Lee, N. E. High-Performance Schottky Diode Gas Sensor Based on the Heterojunction of Three-Dimensional Nanohybrids of Reduced Graphene Oxide-Vertical ZnO Nanorods on an AlGaN/GaN Layer. </w:t>
      </w:r>
      <w:r w:rsidRPr="00AA4A9B">
        <w:rPr>
          <w:rFonts w:cs="Times New Roman"/>
          <w:i/>
          <w:iCs/>
          <w:noProof/>
          <w:szCs w:val="24"/>
        </w:rPr>
        <w:t>ACS Appl. Mater. Interfaces</w:t>
      </w:r>
      <w:r w:rsidRPr="00AA4A9B">
        <w:rPr>
          <w:rFonts w:cs="Times New Roman"/>
          <w:noProof/>
          <w:szCs w:val="24"/>
        </w:rPr>
        <w:t xml:space="preserve"> </w:t>
      </w:r>
      <w:r w:rsidRPr="00AA4A9B">
        <w:rPr>
          <w:rFonts w:cs="Times New Roman"/>
          <w:b/>
          <w:bCs/>
          <w:noProof/>
          <w:szCs w:val="24"/>
        </w:rPr>
        <w:t>2017</w:t>
      </w:r>
      <w:r w:rsidRPr="00AA4A9B">
        <w:rPr>
          <w:rFonts w:cs="Times New Roman"/>
          <w:noProof/>
          <w:szCs w:val="24"/>
        </w:rPr>
        <w:t xml:space="preserve">, </w:t>
      </w:r>
      <w:r w:rsidRPr="00AA4A9B">
        <w:rPr>
          <w:rFonts w:cs="Times New Roman"/>
          <w:i/>
          <w:iCs/>
          <w:noProof/>
          <w:szCs w:val="24"/>
        </w:rPr>
        <w:t>9</w:t>
      </w:r>
      <w:r w:rsidRPr="00AA4A9B">
        <w:rPr>
          <w:rFonts w:cs="Times New Roman"/>
          <w:noProof/>
          <w:szCs w:val="24"/>
        </w:rPr>
        <w:t xml:space="preserve"> (36), 30722–30732. https://doi.org/10.1021/acsami.7b06461.</w:t>
      </w:r>
    </w:p>
    <w:p w14:paraId="693F02E2"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43) </w:t>
      </w:r>
      <w:r w:rsidRPr="00AA4A9B">
        <w:rPr>
          <w:rFonts w:cs="Times New Roman"/>
          <w:noProof/>
          <w:szCs w:val="24"/>
        </w:rPr>
        <w:tab/>
        <w:t>Kadir, R. A.; Zhang, W.; Wang, Y.; Ou, J. Z.; Wlodarski, W.; O’Mullane, A. P.; Bryant, G.; Taylor, M.; Kalantar-Zadeh, K. Anodized Nanoporous WO</w:t>
      </w:r>
      <w:r w:rsidRPr="006D670E">
        <w:rPr>
          <w:rFonts w:cs="Times New Roman"/>
          <w:noProof/>
          <w:szCs w:val="24"/>
          <w:vertAlign w:val="subscript"/>
        </w:rPr>
        <w:t>3</w:t>
      </w:r>
      <w:r w:rsidRPr="00AA4A9B">
        <w:rPr>
          <w:rFonts w:cs="Times New Roman"/>
          <w:noProof/>
          <w:szCs w:val="24"/>
        </w:rPr>
        <w:t xml:space="preserve"> Schottky Contact Structures for Hydrogen and Ethanol Sensing. </w:t>
      </w:r>
      <w:r w:rsidRPr="00AA4A9B">
        <w:rPr>
          <w:rFonts w:cs="Times New Roman"/>
          <w:i/>
          <w:iCs/>
          <w:noProof/>
          <w:szCs w:val="24"/>
        </w:rPr>
        <w:t>J. Mater. Chem. A</w:t>
      </w:r>
      <w:r w:rsidRPr="00AA4A9B">
        <w:rPr>
          <w:rFonts w:cs="Times New Roman"/>
          <w:noProof/>
          <w:szCs w:val="24"/>
        </w:rPr>
        <w:t xml:space="preserve"> </w:t>
      </w:r>
      <w:r w:rsidRPr="00AA4A9B">
        <w:rPr>
          <w:rFonts w:cs="Times New Roman"/>
          <w:b/>
          <w:bCs/>
          <w:noProof/>
          <w:szCs w:val="24"/>
        </w:rPr>
        <w:t>2015</w:t>
      </w:r>
      <w:r w:rsidRPr="00AA4A9B">
        <w:rPr>
          <w:rFonts w:cs="Times New Roman"/>
          <w:noProof/>
          <w:szCs w:val="24"/>
        </w:rPr>
        <w:t xml:space="preserve">, </w:t>
      </w:r>
      <w:r w:rsidRPr="00AA4A9B">
        <w:rPr>
          <w:rFonts w:cs="Times New Roman"/>
          <w:i/>
          <w:iCs/>
          <w:noProof/>
          <w:szCs w:val="24"/>
        </w:rPr>
        <w:t>3</w:t>
      </w:r>
      <w:r w:rsidRPr="00AA4A9B">
        <w:rPr>
          <w:rFonts w:cs="Times New Roman"/>
          <w:noProof/>
          <w:szCs w:val="24"/>
        </w:rPr>
        <w:t xml:space="preserve"> (15), 7994–8001. https://doi.org/10.1039/c4ta06286h.</w:t>
      </w:r>
    </w:p>
    <w:p w14:paraId="315E8BB8"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44) </w:t>
      </w:r>
      <w:r w:rsidRPr="00AA4A9B">
        <w:rPr>
          <w:rFonts w:cs="Times New Roman"/>
          <w:noProof/>
          <w:szCs w:val="24"/>
        </w:rPr>
        <w:tab/>
        <w:t xml:space="preserve">Luther, B. P.; Wolter, S. D.; Mohney, S. E. High Temperature Pt Schottky Diode Gas Sensors on N-Type GaN. </w:t>
      </w:r>
      <w:r w:rsidRPr="00AA4A9B">
        <w:rPr>
          <w:rFonts w:cs="Times New Roman"/>
          <w:i/>
          <w:iCs/>
          <w:noProof/>
          <w:szCs w:val="24"/>
        </w:rPr>
        <w:t>Sensors Actuators, B Chem.</w:t>
      </w:r>
      <w:r w:rsidRPr="00AA4A9B">
        <w:rPr>
          <w:rFonts w:cs="Times New Roman"/>
          <w:noProof/>
          <w:szCs w:val="24"/>
        </w:rPr>
        <w:t xml:space="preserve"> </w:t>
      </w:r>
      <w:r w:rsidRPr="00AA4A9B">
        <w:rPr>
          <w:rFonts w:cs="Times New Roman"/>
          <w:b/>
          <w:bCs/>
          <w:noProof/>
          <w:szCs w:val="24"/>
        </w:rPr>
        <w:t>1999</w:t>
      </w:r>
      <w:r w:rsidRPr="00AA4A9B">
        <w:rPr>
          <w:rFonts w:cs="Times New Roman"/>
          <w:noProof/>
          <w:szCs w:val="24"/>
        </w:rPr>
        <w:t xml:space="preserve">, </w:t>
      </w:r>
      <w:r w:rsidRPr="00AA4A9B">
        <w:rPr>
          <w:rFonts w:cs="Times New Roman"/>
          <w:i/>
          <w:iCs/>
          <w:noProof/>
          <w:szCs w:val="24"/>
        </w:rPr>
        <w:t>56</w:t>
      </w:r>
      <w:r w:rsidRPr="00AA4A9B">
        <w:rPr>
          <w:rFonts w:cs="Times New Roman"/>
          <w:noProof/>
          <w:szCs w:val="24"/>
        </w:rPr>
        <w:t xml:space="preserve"> (1), 164–168. https://doi.org/10.1016/S0925-4005(99)00174-4.</w:t>
      </w:r>
    </w:p>
    <w:p w14:paraId="1322DE20"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45) </w:t>
      </w:r>
      <w:r w:rsidRPr="00AA4A9B">
        <w:rPr>
          <w:rFonts w:cs="Times New Roman"/>
          <w:noProof/>
          <w:szCs w:val="24"/>
        </w:rPr>
        <w:tab/>
        <w:t xml:space="preserve">Heo, Y. W.; Tien, L. C.; Norton, D. P.; Pearton, S. J.; Kang, B. S.; Ren, F.; LaRoche, J. R. Pt/ZnO Nanowire Schottky Diodes. </w:t>
      </w:r>
      <w:r w:rsidRPr="00AA4A9B">
        <w:rPr>
          <w:rFonts w:cs="Times New Roman"/>
          <w:i/>
          <w:iCs/>
          <w:noProof/>
          <w:szCs w:val="24"/>
        </w:rPr>
        <w:t>Appl. Phys. Lett.</w:t>
      </w:r>
      <w:r w:rsidRPr="00AA4A9B">
        <w:rPr>
          <w:rFonts w:cs="Times New Roman"/>
          <w:noProof/>
          <w:szCs w:val="24"/>
        </w:rPr>
        <w:t xml:space="preserve"> </w:t>
      </w:r>
      <w:r w:rsidRPr="00AA4A9B">
        <w:rPr>
          <w:rFonts w:cs="Times New Roman"/>
          <w:b/>
          <w:bCs/>
          <w:noProof/>
          <w:szCs w:val="24"/>
        </w:rPr>
        <w:t>2004</w:t>
      </w:r>
      <w:r w:rsidRPr="00AA4A9B">
        <w:rPr>
          <w:rFonts w:cs="Times New Roman"/>
          <w:noProof/>
          <w:szCs w:val="24"/>
        </w:rPr>
        <w:t xml:space="preserve">, </w:t>
      </w:r>
      <w:r w:rsidRPr="00AA4A9B">
        <w:rPr>
          <w:rFonts w:cs="Times New Roman"/>
          <w:i/>
          <w:iCs/>
          <w:noProof/>
          <w:szCs w:val="24"/>
        </w:rPr>
        <w:t>85</w:t>
      </w:r>
      <w:r w:rsidRPr="00AA4A9B">
        <w:rPr>
          <w:rFonts w:cs="Times New Roman"/>
          <w:noProof/>
          <w:szCs w:val="24"/>
        </w:rPr>
        <w:t xml:space="preserve"> (15), 3107–3109. https://doi.org/10.1063/1.1802372.</w:t>
      </w:r>
    </w:p>
    <w:p w14:paraId="3BB021A8"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46) </w:t>
      </w:r>
      <w:r w:rsidRPr="00AA4A9B">
        <w:rPr>
          <w:rFonts w:cs="Times New Roman"/>
          <w:noProof/>
          <w:szCs w:val="24"/>
        </w:rPr>
        <w:tab/>
        <w:t xml:space="preserve">Das, S. N.; Choi, J. H.; Kar, J. P.; Moon, K. J.; Lee, T. Il; Myoung, J. M. Junction Properties of Au/ZnO Single Nanowire Schottky Diode. </w:t>
      </w:r>
      <w:r w:rsidRPr="00AA4A9B">
        <w:rPr>
          <w:rFonts w:cs="Times New Roman"/>
          <w:i/>
          <w:iCs/>
          <w:noProof/>
          <w:szCs w:val="24"/>
        </w:rPr>
        <w:t>Appl. Phys. Lett.</w:t>
      </w:r>
      <w:r w:rsidRPr="00AA4A9B">
        <w:rPr>
          <w:rFonts w:cs="Times New Roman"/>
          <w:noProof/>
          <w:szCs w:val="24"/>
        </w:rPr>
        <w:t xml:space="preserve"> </w:t>
      </w:r>
      <w:r w:rsidRPr="00AA4A9B">
        <w:rPr>
          <w:rFonts w:cs="Times New Roman"/>
          <w:b/>
          <w:bCs/>
          <w:noProof/>
          <w:szCs w:val="24"/>
        </w:rPr>
        <w:t>2010</w:t>
      </w:r>
      <w:r w:rsidRPr="00AA4A9B">
        <w:rPr>
          <w:rFonts w:cs="Times New Roman"/>
          <w:noProof/>
          <w:szCs w:val="24"/>
        </w:rPr>
        <w:t xml:space="preserve">, </w:t>
      </w:r>
      <w:r w:rsidRPr="00AA4A9B">
        <w:rPr>
          <w:rFonts w:cs="Times New Roman"/>
          <w:i/>
          <w:iCs/>
          <w:noProof/>
          <w:szCs w:val="24"/>
        </w:rPr>
        <w:t>96</w:t>
      </w:r>
      <w:r w:rsidRPr="00AA4A9B">
        <w:rPr>
          <w:rFonts w:cs="Times New Roman"/>
          <w:noProof/>
          <w:szCs w:val="24"/>
        </w:rPr>
        <w:t xml:space="preserve"> (9), 092111. https://doi.org/10.1063/1.3339883.</w:t>
      </w:r>
    </w:p>
    <w:p w14:paraId="6F07EE10"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47) </w:t>
      </w:r>
      <w:r w:rsidRPr="00AA4A9B">
        <w:rPr>
          <w:rFonts w:cs="Times New Roman"/>
          <w:noProof/>
          <w:szCs w:val="24"/>
        </w:rPr>
        <w:tab/>
        <w:t xml:space="preserve">Tu, Y.; Chen, S.; Li, X.; Gorbaciova, J.; Gillin, W. P.; Krause, S.; Briscoe, J. Control of Oxygen Vacancies in ZnO Nanorods by Annealing and Their Influence on ZnO/PEDOT:PSS Diode Behaviour. </w:t>
      </w:r>
      <w:r w:rsidRPr="00AA4A9B">
        <w:rPr>
          <w:rFonts w:cs="Times New Roman"/>
          <w:i/>
          <w:iCs/>
          <w:noProof/>
          <w:szCs w:val="24"/>
        </w:rPr>
        <w:t>J. Mater. Chem. C</w:t>
      </w:r>
      <w:r w:rsidRPr="00AA4A9B">
        <w:rPr>
          <w:rFonts w:cs="Times New Roman"/>
          <w:noProof/>
          <w:szCs w:val="24"/>
        </w:rPr>
        <w:t xml:space="preserve"> </w:t>
      </w:r>
      <w:r w:rsidRPr="00AA4A9B">
        <w:rPr>
          <w:rFonts w:cs="Times New Roman"/>
          <w:b/>
          <w:bCs/>
          <w:noProof/>
          <w:szCs w:val="24"/>
        </w:rPr>
        <w:t>2018</w:t>
      </w:r>
      <w:r w:rsidRPr="00AA4A9B">
        <w:rPr>
          <w:rFonts w:cs="Times New Roman"/>
          <w:noProof/>
          <w:szCs w:val="24"/>
        </w:rPr>
        <w:t xml:space="preserve">, </w:t>
      </w:r>
      <w:r w:rsidRPr="00AA4A9B">
        <w:rPr>
          <w:rFonts w:cs="Times New Roman"/>
          <w:i/>
          <w:iCs/>
          <w:noProof/>
          <w:szCs w:val="24"/>
        </w:rPr>
        <w:t>6</w:t>
      </w:r>
      <w:r w:rsidRPr="00AA4A9B">
        <w:rPr>
          <w:rFonts w:cs="Times New Roman"/>
          <w:noProof/>
          <w:szCs w:val="24"/>
        </w:rPr>
        <w:t xml:space="preserve"> (7), 1815–1821. https://doi.org/10.1039/c7tc04284a.</w:t>
      </w:r>
    </w:p>
    <w:p w14:paraId="1E44D952"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48) </w:t>
      </w:r>
      <w:r w:rsidRPr="00AA4A9B">
        <w:rPr>
          <w:rFonts w:cs="Times New Roman"/>
          <w:noProof/>
          <w:szCs w:val="24"/>
        </w:rPr>
        <w:tab/>
        <w:t xml:space="preserve">Feng, W.; Rangan, S.; Cao, Y.; Galoppini, E.; Bartynski, R. A.; Garfunkel, E. Energy Level Alignment of Polythiophene/ZnO Hybrid Solar Cells. </w:t>
      </w:r>
      <w:r w:rsidRPr="00AA4A9B">
        <w:rPr>
          <w:rFonts w:cs="Times New Roman"/>
          <w:i/>
          <w:iCs/>
          <w:noProof/>
          <w:szCs w:val="24"/>
        </w:rPr>
        <w:t>J. Mater. Chem. A</w:t>
      </w:r>
      <w:r w:rsidRPr="00AA4A9B">
        <w:rPr>
          <w:rFonts w:cs="Times New Roman"/>
          <w:noProof/>
          <w:szCs w:val="24"/>
        </w:rPr>
        <w:t xml:space="preserve"> </w:t>
      </w:r>
      <w:r w:rsidRPr="00AA4A9B">
        <w:rPr>
          <w:rFonts w:cs="Times New Roman"/>
          <w:b/>
          <w:bCs/>
          <w:noProof/>
          <w:szCs w:val="24"/>
        </w:rPr>
        <w:t>2014</w:t>
      </w:r>
      <w:r w:rsidRPr="00AA4A9B">
        <w:rPr>
          <w:rFonts w:cs="Times New Roman"/>
          <w:noProof/>
          <w:szCs w:val="24"/>
        </w:rPr>
        <w:t xml:space="preserve">, </w:t>
      </w:r>
      <w:r w:rsidRPr="00AA4A9B">
        <w:rPr>
          <w:rFonts w:cs="Times New Roman"/>
          <w:i/>
          <w:iCs/>
          <w:noProof/>
          <w:szCs w:val="24"/>
        </w:rPr>
        <w:t>2</w:t>
      </w:r>
      <w:r w:rsidRPr="00AA4A9B">
        <w:rPr>
          <w:rFonts w:cs="Times New Roman"/>
          <w:noProof/>
          <w:szCs w:val="24"/>
        </w:rPr>
        <w:t xml:space="preserve"> (19), 7034–7044. https://doi.org/10.1039/c4ta00937a.</w:t>
      </w:r>
    </w:p>
    <w:p w14:paraId="5251DBDB"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49) </w:t>
      </w:r>
      <w:r w:rsidRPr="00AA4A9B">
        <w:rPr>
          <w:rFonts w:cs="Times New Roman"/>
          <w:noProof/>
          <w:szCs w:val="24"/>
        </w:rPr>
        <w:tab/>
        <w:t xml:space="preserve">Ambade, S. B.; Ambade, R. B.; Lee, W.; Mane, R. S.; Yoon, S. C.; Lee, S. H. Development of Highly Transparent Seedless ZnO Nanorods Engineered for Inverted Polymer Solar Cells. </w:t>
      </w:r>
      <w:r w:rsidRPr="00AA4A9B">
        <w:rPr>
          <w:rFonts w:cs="Times New Roman"/>
          <w:i/>
          <w:iCs/>
          <w:noProof/>
          <w:szCs w:val="24"/>
        </w:rPr>
        <w:t>Nanoscale</w:t>
      </w:r>
      <w:r w:rsidRPr="00AA4A9B">
        <w:rPr>
          <w:rFonts w:cs="Times New Roman"/>
          <w:noProof/>
          <w:szCs w:val="24"/>
        </w:rPr>
        <w:t xml:space="preserve"> </w:t>
      </w:r>
      <w:r w:rsidRPr="00AA4A9B">
        <w:rPr>
          <w:rFonts w:cs="Times New Roman"/>
          <w:b/>
          <w:bCs/>
          <w:noProof/>
          <w:szCs w:val="24"/>
        </w:rPr>
        <w:t>2014</w:t>
      </w:r>
      <w:r w:rsidRPr="00AA4A9B">
        <w:rPr>
          <w:rFonts w:cs="Times New Roman"/>
          <w:noProof/>
          <w:szCs w:val="24"/>
        </w:rPr>
        <w:t xml:space="preserve">, </w:t>
      </w:r>
      <w:r w:rsidRPr="00AA4A9B">
        <w:rPr>
          <w:rFonts w:cs="Times New Roman"/>
          <w:i/>
          <w:iCs/>
          <w:noProof/>
          <w:szCs w:val="24"/>
        </w:rPr>
        <w:t>6</w:t>
      </w:r>
      <w:r w:rsidRPr="00AA4A9B">
        <w:rPr>
          <w:rFonts w:cs="Times New Roman"/>
          <w:noProof/>
          <w:szCs w:val="24"/>
        </w:rPr>
        <w:t xml:space="preserve"> (20), 12130–12141. https://doi.org/10.1039/c4nr03080j.</w:t>
      </w:r>
    </w:p>
    <w:p w14:paraId="296C3BD3"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50) </w:t>
      </w:r>
      <w:r w:rsidRPr="00AA4A9B">
        <w:rPr>
          <w:rFonts w:cs="Times New Roman"/>
          <w:noProof/>
          <w:szCs w:val="24"/>
        </w:rPr>
        <w:tab/>
        <w:t xml:space="preserve">Skriver, H. L.; Rosengaard, N. M. Surface Energy and Work Function of Elemental Metals. </w:t>
      </w:r>
      <w:r w:rsidRPr="00AA4A9B">
        <w:rPr>
          <w:rFonts w:cs="Times New Roman"/>
          <w:i/>
          <w:iCs/>
          <w:noProof/>
          <w:szCs w:val="24"/>
        </w:rPr>
        <w:t>Phys. Rev. B</w:t>
      </w:r>
      <w:r w:rsidRPr="00AA4A9B">
        <w:rPr>
          <w:rFonts w:cs="Times New Roman"/>
          <w:noProof/>
          <w:szCs w:val="24"/>
        </w:rPr>
        <w:t xml:space="preserve"> </w:t>
      </w:r>
      <w:r w:rsidRPr="00AA4A9B">
        <w:rPr>
          <w:rFonts w:cs="Times New Roman"/>
          <w:b/>
          <w:bCs/>
          <w:noProof/>
          <w:szCs w:val="24"/>
        </w:rPr>
        <w:t>1992</w:t>
      </w:r>
      <w:r w:rsidRPr="00AA4A9B">
        <w:rPr>
          <w:rFonts w:cs="Times New Roman"/>
          <w:noProof/>
          <w:szCs w:val="24"/>
        </w:rPr>
        <w:t xml:space="preserve">, </w:t>
      </w:r>
      <w:r w:rsidRPr="00AA4A9B">
        <w:rPr>
          <w:rFonts w:cs="Times New Roman"/>
          <w:i/>
          <w:iCs/>
          <w:noProof/>
          <w:szCs w:val="24"/>
        </w:rPr>
        <w:t>46</w:t>
      </w:r>
      <w:r w:rsidRPr="00AA4A9B">
        <w:rPr>
          <w:rFonts w:cs="Times New Roman"/>
          <w:noProof/>
          <w:szCs w:val="24"/>
        </w:rPr>
        <w:t xml:space="preserve"> (11), 7157–7168. </w:t>
      </w:r>
      <w:r w:rsidRPr="00AA4A9B">
        <w:rPr>
          <w:rFonts w:cs="Times New Roman"/>
          <w:noProof/>
          <w:szCs w:val="24"/>
        </w:rPr>
        <w:lastRenderedPageBreak/>
        <w:t>https://doi.org/10.1103/PhysRevB.46.7157.</w:t>
      </w:r>
    </w:p>
    <w:p w14:paraId="383FCA45"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51) </w:t>
      </w:r>
      <w:r w:rsidRPr="00AA4A9B">
        <w:rPr>
          <w:rFonts w:cs="Times New Roman"/>
          <w:noProof/>
          <w:szCs w:val="24"/>
        </w:rPr>
        <w:tab/>
        <w:t>Chang, P. Y.; Chang, P. Y.; Chang, P. Y.; Lin, C. F.; Lin, C. F.; Lin, C. F.; El Khoury Rouphael, S.; El Khoury Rouphael, S.; Huang, T. H.; Wu, C. M.; Berling, D.; Berling, D.; Yeh, P. H.; Lu, C. J.; Meng, H. F.; Zan, H. W.; Soppera, O.; Soppera, O. Near-Infrared Laser-Annealed IZO Flexible Device as a Sensitive H</w:t>
      </w:r>
      <w:r w:rsidRPr="006D670E">
        <w:rPr>
          <w:rFonts w:cs="Times New Roman"/>
          <w:noProof/>
          <w:szCs w:val="24"/>
          <w:vertAlign w:val="subscript"/>
        </w:rPr>
        <w:t>2</w:t>
      </w:r>
      <w:r w:rsidRPr="00AA4A9B">
        <w:rPr>
          <w:rFonts w:cs="Times New Roman"/>
          <w:noProof/>
          <w:szCs w:val="24"/>
        </w:rPr>
        <w:t xml:space="preserve">S Sensor at Room Temperature. </w:t>
      </w:r>
      <w:r w:rsidRPr="00AA4A9B">
        <w:rPr>
          <w:rFonts w:cs="Times New Roman"/>
          <w:i/>
          <w:iCs/>
          <w:noProof/>
          <w:szCs w:val="24"/>
        </w:rPr>
        <w:t>ACS Appl. Mater. Interfaces</w:t>
      </w:r>
      <w:r w:rsidRPr="00AA4A9B">
        <w:rPr>
          <w:rFonts w:cs="Times New Roman"/>
          <w:noProof/>
          <w:szCs w:val="24"/>
        </w:rPr>
        <w:t xml:space="preserve"> </w:t>
      </w:r>
      <w:r w:rsidRPr="00AA4A9B">
        <w:rPr>
          <w:rFonts w:cs="Times New Roman"/>
          <w:b/>
          <w:bCs/>
          <w:noProof/>
          <w:szCs w:val="24"/>
        </w:rPr>
        <w:t>2020</w:t>
      </w:r>
      <w:r w:rsidRPr="00AA4A9B">
        <w:rPr>
          <w:rFonts w:cs="Times New Roman"/>
          <w:noProof/>
          <w:szCs w:val="24"/>
        </w:rPr>
        <w:t xml:space="preserve">, </w:t>
      </w:r>
      <w:r w:rsidRPr="00AA4A9B">
        <w:rPr>
          <w:rFonts w:cs="Times New Roman"/>
          <w:i/>
          <w:iCs/>
          <w:noProof/>
          <w:szCs w:val="24"/>
        </w:rPr>
        <w:t>12</w:t>
      </w:r>
      <w:r w:rsidRPr="00AA4A9B">
        <w:rPr>
          <w:rFonts w:cs="Times New Roman"/>
          <w:noProof/>
          <w:szCs w:val="24"/>
        </w:rPr>
        <w:t xml:space="preserve"> (22), 24984–24991. https://doi.org/10.1021/acsami.0c03257.</w:t>
      </w:r>
    </w:p>
    <w:p w14:paraId="023F90E3"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52) </w:t>
      </w:r>
      <w:r w:rsidRPr="00AA4A9B">
        <w:rPr>
          <w:rFonts w:cs="Times New Roman"/>
          <w:noProof/>
          <w:szCs w:val="24"/>
        </w:rPr>
        <w:tab/>
        <w:t xml:space="preserve">Yakuphanoglu, F.; Basaran, E.; Şenkal, B. F.; Sezer, E. Electrical and Optical Properties of an Organic Semiconductor Based on Polyaniline Prepared by Emulsion Polymerization and Fabrication of Ag/Polyaniline/n-Si Schottky Diode. </w:t>
      </w:r>
      <w:r w:rsidRPr="00AA4A9B">
        <w:rPr>
          <w:rFonts w:cs="Times New Roman"/>
          <w:i/>
          <w:iCs/>
          <w:noProof/>
          <w:szCs w:val="24"/>
        </w:rPr>
        <w:t>J. Phys. Chem. B</w:t>
      </w:r>
      <w:r w:rsidRPr="00AA4A9B">
        <w:rPr>
          <w:rFonts w:cs="Times New Roman"/>
          <w:noProof/>
          <w:szCs w:val="24"/>
        </w:rPr>
        <w:t xml:space="preserve"> </w:t>
      </w:r>
      <w:r w:rsidRPr="00AA4A9B">
        <w:rPr>
          <w:rFonts w:cs="Times New Roman"/>
          <w:b/>
          <w:bCs/>
          <w:noProof/>
          <w:szCs w:val="24"/>
        </w:rPr>
        <w:t>2006</w:t>
      </w:r>
      <w:r w:rsidRPr="00AA4A9B">
        <w:rPr>
          <w:rFonts w:cs="Times New Roman"/>
          <w:noProof/>
          <w:szCs w:val="24"/>
        </w:rPr>
        <w:t xml:space="preserve">, </w:t>
      </w:r>
      <w:r w:rsidRPr="00AA4A9B">
        <w:rPr>
          <w:rFonts w:cs="Times New Roman"/>
          <w:i/>
          <w:iCs/>
          <w:noProof/>
          <w:szCs w:val="24"/>
        </w:rPr>
        <w:t>110</w:t>
      </w:r>
      <w:r w:rsidRPr="00AA4A9B">
        <w:rPr>
          <w:rFonts w:cs="Times New Roman"/>
          <w:noProof/>
          <w:szCs w:val="24"/>
        </w:rPr>
        <w:t xml:space="preserve"> (34), 16908–16913. https://doi.org/10.1021/jp060445v.</w:t>
      </w:r>
    </w:p>
    <w:p w14:paraId="5BA60372" w14:textId="77777777" w:rsidR="00AA4A9B" w:rsidRPr="00AA4A9B" w:rsidRDefault="00AA4A9B" w:rsidP="00AA4A9B">
      <w:pPr>
        <w:widowControl w:val="0"/>
        <w:autoSpaceDE w:val="0"/>
        <w:autoSpaceDN w:val="0"/>
        <w:adjustRightInd w:val="0"/>
        <w:spacing w:line="240" w:lineRule="auto"/>
        <w:ind w:left="640" w:hanging="640"/>
        <w:rPr>
          <w:rFonts w:cs="Times New Roman"/>
          <w:noProof/>
          <w:szCs w:val="24"/>
        </w:rPr>
      </w:pPr>
      <w:r w:rsidRPr="00AA4A9B">
        <w:rPr>
          <w:rFonts w:cs="Times New Roman"/>
          <w:noProof/>
          <w:szCs w:val="24"/>
        </w:rPr>
        <w:t xml:space="preserve">(53) </w:t>
      </w:r>
      <w:r w:rsidRPr="00AA4A9B">
        <w:rPr>
          <w:rFonts w:cs="Times New Roman"/>
          <w:noProof/>
          <w:szCs w:val="24"/>
        </w:rPr>
        <w:tab/>
        <w:t xml:space="preserve">Sarpatwari, K.; Awadelkarim, O. O.; Allen, M. W.; Durbin, S. M.; Mohney, S. E. Extracting the Richardson Constant: IrOx /n-ZnO Schottky Diodes. </w:t>
      </w:r>
      <w:r w:rsidRPr="00AA4A9B">
        <w:rPr>
          <w:rFonts w:cs="Times New Roman"/>
          <w:i/>
          <w:iCs/>
          <w:noProof/>
          <w:szCs w:val="24"/>
        </w:rPr>
        <w:t>Appl. Phys. Lett.</w:t>
      </w:r>
      <w:r w:rsidRPr="00AA4A9B">
        <w:rPr>
          <w:rFonts w:cs="Times New Roman"/>
          <w:noProof/>
          <w:szCs w:val="24"/>
        </w:rPr>
        <w:t xml:space="preserve"> </w:t>
      </w:r>
      <w:r w:rsidRPr="00AA4A9B">
        <w:rPr>
          <w:rFonts w:cs="Times New Roman"/>
          <w:b/>
          <w:bCs/>
          <w:noProof/>
          <w:szCs w:val="24"/>
        </w:rPr>
        <w:t>2009</w:t>
      </w:r>
      <w:r w:rsidRPr="00AA4A9B">
        <w:rPr>
          <w:rFonts w:cs="Times New Roman"/>
          <w:noProof/>
          <w:szCs w:val="24"/>
        </w:rPr>
        <w:t xml:space="preserve">, </w:t>
      </w:r>
      <w:r w:rsidRPr="00AA4A9B">
        <w:rPr>
          <w:rFonts w:cs="Times New Roman"/>
          <w:i/>
          <w:iCs/>
          <w:noProof/>
          <w:szCs w:val="24"/>
        </w:rPr>
        <w:t>94</w:t>
      </w:r>
      <w:r w:rsidRPr="00AA4A9B">
        <w:rPr>
          <w:rFonts w:cs="Times New Roman"/>
          <w:noProof/>
          <w:szCs w:val="24"/>
        </w:rPr>
        <w:t xml:space="preserve"> (24), 242110. https://doi.org/10.1063/1.3156031.</w:t>
      </w:r>
    </w:p>
    <w:p w14:paraId="0ADF01FD" w14:textId="77777777" w:rsidR="00AA4A9B" w:rsidRPr="00AA4A9B" w:rsidRDefault="00AA4A9B" w:rsidP="00AA4A9B">
      <w:pPr>
        <w:widowControl w:val="0"/>
        <w:autoSpaceDE w:val="0"/>
        <w:autoSpaceDN w:val="0"/>
        <w:adjustRightInd w:val="0"/>
        <w:spacing w:line="240" w:lineRule="auto"/>
        <w:ind w:left="640" w:hanging="640"/>
        <w:rPr>
          <w:rFonts w:cs="Times New Roman"/>
          <w:noProof/>
        </w:rPr>
      </w:pPr>
      <w:r w:rsidRPr="00AA4A9B">
        <w:rPr>
          <w:rFonts w:cs="Times New Roman"/>
          <w:noProof/>
          <w:szCs w:val="24"/>
        </w:rPr>
        <w:t xml:space="preserve">(54) </w:t>
      </w:r>
      <w:r w:rsidRPr="00AA4A9B">
        <w:rPr>
          <w:rFonts w:cs="Times New Roman"/>
          <w:noProof/>
          <w:szCs w:val="24"/>
        </w:rPr>
        <w:tab/>
        <w:t>Ramgir, N. S.; Sharma, P. K.; Datta, N.; Kaur, M.; Debnath, A. K.; Aswal, D. K.; Gupta, S. K. Room Temperature H</w:t>
      </w:r>
      <w:r w:rsidRPr="006D670E">
        <w:rPr>
          <w:rFonts w:cs="Times New Roman"/>
          <w:noProof/>
          <w:szCs w:val="24"/>
          <w:vertAlign w:val="subscript"/>
        </w:rPr>
        <w:t>2</w:t>
      </w:r>
      <w:r w:rsidRPr="00AA4A9B">
        <w:rPr>
          <w:rFonts w:cs="Times New Roman"/>
          <w:noProof/>
          <w:szCs w:val="24"/>
        </w:rPr>
        <w:t xml:space="preserve">S Sensor Based on Au Modified ZnO Nanowires. </w:t>
      </w:r>
      <w:r w:rsidRPr="00AA4A9B">
        <w:rPr>
          <w:rFonts w:cs="Times New Roman"/>
          <w:i/>
          <w:iCs/>
          <w:noProof/>
          <w:szCs w:val="24"/>
        </w:rPr>
        <w:t>Sensors Actuators, B Chem.</w:t>
      </w:r>
      <w:r w:rsidRPr="00AA4A9B">
        <w:rPr>
          <w:rFonts w:cs="Times New Roman"/>
          <w:noProof/>
          <w:szCs w:val="24"/>
        </w:rPr>
        <w:t xml:space="preserve"> </w:t>
      </w:r>
      <w:r w:rsidRPr="00AA4A9B">
        <w:rPr>
          <w:rFonts w:cs="Times New Roman"/>
          <w:b/>
          <w:bCs/>
          <w:noProof/>
          <w:szCs w:val="24"/>
        </w:rPr>
        <w:t>2013</w:t>
      </w:r>
      <w:r w:rsidRPr="00AA4A9B">
        <w:rPr>
          <w:rFonts w:cs="Times New Roman"/>
          <w:noProof/>
          <w:szCs w:val="24"/>
        </w:rPr>
        <w:t xml:space="preserve">, </w:t>
      </w:r>
      <w:r w:rsidRPr="00AA4A9B">
        <w:rPr>
          <w:rFonts w:cs="Times New Roman"/>
          <w:i/>
          <w:iCs/>
          <w:noProof/>
          <w:szCs w:val="24"/>
        </w:rPr>
        <w:t>186</w:t>
      </w:r>
      <w:r w:rsidRPr="00AA4A9B">
        <w:rPr>
          <w:rFonts w:cs="Times New Roman"/>
          <w:noProof/>
          <w:szCs w:val="24"/>
        </w:rPr>
        <w:t>, 718–726. https://doi.org/10.1016/j.snb.2013.06.070.</w:t>
      </w:r>
    </w:p>
    <w:p w14:paraId="285BFBA9" w14:textId="77777777" w:rsidR="00D643EC" w:rsidRDefault="00D643EC" w:rsidP="00D643EC">
      <w:pPr>
        <w:rPr>
          <w:rFonts w:cs="Times New Roman"/>
          <w:szCs w:val="24"/>
        </w:rPr>
      </w:pPr>
      <w:r w:rsidRPr="008416A0">
        <w:rPr>
          <w:rFonts w:cs="Times New Roman"/>
          <w:szCs w:val="24"/>
        </w:rPr>
        <w:fldChar w:fldCharType="end"/>
      </w:r>
    </w:p>
    <w:p w14:paraId="6BD25770" w14:textId="77777777" w:rsidR="00DF118E" w:rsidRDefault="00DF118E" w:rsidP="00D643EC">
      <w:pPr>
        <w:rPr>
          <w:rFonts w:cs="Times New Roman"/>
          <w:szCs w:val="24"/>
        </w:rPr>
      </w:pPr>
    </w:p>
    <w:p w14:paraId="7F7143BE" w14:textId="77777777" w:rsidR="00DF118E" w:rsidRDefault="00DF118E" w:rsidP="00DF118E">
      <w:pPr>
        <w:pStyle w:val="RSCF02FootnotestoTitleAuthors"/>
        <w:spacing w:line="360" w:lineRule="auto"/>
        <w:rPr>
          <w:rFonts w:ascii="Arial" w:hAnsi="Arial" w:cs="Arial"/>
          <w:sz w:val="22"/>
          <w:szCs w:val="22"/>
        </w:rPr>
      </w:pPr>
      <w:r>
        <w:rPr>
          <w:rFonts w:ascii="Arial" w:hAnsi="Arial" w:cs="Arial"/>
          <w:sz w:val="22"/>
          <w:szCs w:val="22"/>
        </w:rPr>
        <w:t>TOC graphics:</w:t>
      </w:r>
    </w:p>
    <w:p w14:paraId="3740CB22" w14:textId="77777777" w:rsidR="00DF118E" w:rsidRPr="00E64B7C" w:rsidRDefault="00DF118E" w:rsidP="00DF118E">
      <w:pPr>
        <w:pStyle w:val="RSCF02FootnotestoTitleAuthors"/>
        <w:spacing w:line="360" w:lineRule="auto"/>
        <w:rPr>
          <w:rFonts w:ascii="Arial" w:hAnsi="Arial" w:cs="Arial"/>
          <w:sz w:val="22"/>
          <w:szCs w:val="22"/>
        </w:rPr>
      </w:pPr>
      <w:r w:rsidRPr="00EF1754">
        <w:rPr>
          <w:noProof/>
          <w:lang w:eastAsia="en-GB"/>
        </w:rPr>
        <w:drawing>
          <wp:inline distT="0" distB="0" distL="0" distR="0" wp14:anchorId="70E700D5" wp14:editId="6917E12A">
            <wp:extent cx="3165026" cy="1619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65602" cy="1619545"/>
                    </a:xfrm>
                    <a:prstGeom prst="rect">
                      <a:avLst/>
                    </a:prstGeom>
                    <a:noFill/>
                    <a:ln>
                      <a:noFill/>
                    </a:ln>
                  </pic:spPr>
                </pic:pic>
              </a:graphicData>
            </a:graphic>
          </wp:inline>
        </w:drawing>
      </w:r>
    </w:p>
    <w:p w14:paraId="4BBD9B9C" w14:textId="77777777" w:rsidR="00DF118E" w:rsidRPr="008416A0" w:rsidRDefault="00DF118E" w:rsidP="00D643EC">
      <w:pPr>
        <w:rPr>
          <w:rFonts w:cs="Times New Roman"/>
          <w:szCs w:val="24"/>
        </w:rPr>
      </w:pPr>
    </w:p>
    <w:sectPr w:rsidR="00DF118E" w:rsidRPr="008416A0">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C81DC3" w14:textId="77777777" w:rsidR="003375DA" w:rsidRDefault="003375DA" w:rsidP="00AA4A9B">
      <w:pPr>
        <w:spacing w:after="0" w:line="240" w:lineRule="auto"/>
      </w:pPr>
      <w:r>
        <w:separator/>
      </w:r>
    </w:p>
  </w:endnote>
  <w:endnote w:type="continuationSeparator" w:id="0">
    <w:p w14:paraId="1B6F7637" w14:textId="77777777" w:rsidR="003375DA" w:rsidRDefault="003375DA" w:rsidP="00AA4A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64413415"/>
      <w:docPartObj>
        <w:docPartGallery w:val="Page Numbers (Bottom of Page)"/>
        <w:docPartUnique/>
      </w:docPartObj>
    </w:sdtPr>
    <w:sdtEndPr>
      <w:rPr>
        <w:noProof/>
      </w:rPr>
    </w:sdtEndPr>
    <w:sdtContent>
      <w:p w14:paraId="18F8939C" w14:textId="23E161E8" w:rsidR="00AA4A9B" w:rsidRDefault="00AA4A9B">
        <w:pPr>
          <w:pStyle w:val="Footer"/>
          <w:jc w:val="center"/>
        </w:pPr>
        <w:r>
          <w:fldChar w:fldCharType="begin"/>
        </w:r>
        <w:r>
          <w:instrText xml:space="preserve"> PAGE   \* MERGEFORMAT </w:instrText>
        </w:r>
        <w:r>
          <w:fldChar w:fldCharType="separate"/>
        </w:r>
        <w:r w:rsidR="00FE015C">
          <w:rPr>
            <w:noProof/>
          </w:rPr>
          <w:t>20</w:t>
        </w:r>
        <w:r>
          <w:rPr>
            <w:noProof/>
          </w:rPr>
          <w:fldChar w:fldCharType="end"/>
        </w:r>
      </w:p>
    </w:sdtContent>
  </w:sdt>
  <w:p w14:paraId="134388F0" w14:textId="77777777" w:rsidR="00AA4A9B" w:rsidRDefault="00AA4A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EC2C20" w14:textId="77777777" w:rsidR="003375DA" w:rsidRDefault="003375DA" w:rsidP="00AA4A9B">
      <w:pPr>
        <w:spacing w:after="0" w:line="240" w:lineRule="auto"/>
      </w:pPr>
      <w:r>
        <w:separator/>
      </w:r>
    </w:p>
  </w:footnote>
  <w:footnote w:type="continuationSeparator" w:id="0">
    <w:p w14:paraId="16057392" w14:textId="77777777" w:rsidR="003375DA" w:rsidRDefault="003375DA" w:rsidP="00AA4A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A964E3"/>
    <w:multiLevelType w:val="hybridMultilevel"/>
    <w:tmpl w:val="7E7AAE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3246DD"/>
    <w:multiLevelType w:val="hybridMultilevel"/>
    <w:tmpl w:val="B7908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0DC9"/>
    <w:rsid w:val="000F3ED0"/>
    <w:rsid w:val="00124D37"/>
    <w:rsid w:val="00145CF3"/>
    <w:rsid w:val="001B4DCF"/>
    <w:rsid w:val="002F535C"/>
    <w:rsid w:val="003375DA"/>
    <w:rsid w:val="004135A4"/>
    <w:rsid w:val="00480DC9"/>
    <w:rsid w:val="004906DF"/>
    <w:rsid w:val="00500EF8"/>
    <w:rsid w:val="00537FC5"/>
    <w:rsid w:val="00574EEA"/>
    <w:rsid w:val="005A05C8"/>
    <w:rsid w:val="00680411"/>
    <w:rsid w:val="006D670E"/>
    <w:rsid w:val="00765654"/>
    <w:rsid w:val="007874FC"/>
    <w:rsid w:val="008416A0"/>
    <w:rsid w:val="0099326C"/>
    <w:rsid w:val="009A43EF"/>
    <w:rsid w:val="009B7744"/>
    <w:rsid w:val="00A6633B"/>
    <w:rsid w:val="00A70E6E"/>
    <w:rsid w:val="00AA4A9B"/>
    <w:rsid w:val="00BB6391"/>
    <w:rsid w:val="00C24BC1"/>
    <w:rsid w:val="00C3151A"/>
    <w:rsid w:val="00D04E12"/>
    <w:rsid w:val="00D643EC"/>
    <w:rsid w:val="00DF118E"/>
    <w:rsid w:val="00DF59FD"/>
    <w:rsid w:val="00E076BF"/>
    <w:rsid w:val="00EC7190"/>
    <w:rsid w:val="00FA6921"/>
    <w:rsid w:val="00FE01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50A203"/>
  <w15:docId w15:val="{C58E6D10-2883-4BD9-B42D-048D018C0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8416A0"/>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43EC"/>
    <w:rPr>
      <w:rFonts w:asciiTheme="majorHAnsi" w:eastAsiaTheme="majorEastAsia" w:hAnsiTheme="majorHAnsi" w:cstheme="majorBidi"/>
      <w:spacing w:val="-10"/>
      <w:kern w:val="28"/>
      <w:sz w:val="56"/>
      <w:szCs w:val="56"/>
    </w:rPr>
  </w:style>
  <w:style w:type="paragraph" w:customStyle="1" w:styleId="RSCB01ARTAbstract">
    <w:name w:val="RSC B01 ART Abstract"/>
    <w:basedOn w:val="Normal"/>
    <w:link w:val="RSCB01ARTAbstractChar"/>
    <w:rsid w:val="00D643EC"/>
    <w:pPr>
      <w:spacing w:after="200" w:line="240" w:lineRule="exact"/>
    </w:pPr>
    <w:rPr>
      <w:rFonts w:eastAsia="SimSun"/>
      <w:noProof/>
      <w:sz w:val="16"/>
      <w:lang w:val="en-GB" w:eastAsia="en-GB"/>
    </w:rPr>
  </w:style>
  <w:style w:type="character" w:customStyle="1" w:styleId="RSCB01ARTAbstractChar">
    <w:name w:val="RSC B01 ART Abstract Char"/>
    <w:basedOn w:val="DefaultParagraphFont"/>
    <w:link w:val="RSCB01ARTAbstract"/>
    <w:rsid w:val="00D643EC"/>
    <w:rPr>
      <w:rFonts w:eastAsia="SimSun"/>
      <w:noProof/>
      <w:sz w:val="16"/>
      <w:lang w:val="en-GB" w:eastAsia="en-GB"/>
    </w:rPr>
  </w:style>
  <w:style w:type="paragraph" w:customStyle="1" w:styleId="head1">
    <w:name w:val="head1"/>
    <w:basedOn w:val="Normal"/>
    <w:link w:val="head1Char"/>
    <w:qFormat/>
    <w:rsid w:val="00500EF8"/>
    <w:pPr>
      <w:spacing w:before="240" w:after="240" w:line="240" w:lineRule="auto"/>
    </w:pPr>
    <w:rPr>
      <w:rFonts w:eastAsia="SimSun"/>
      <w:b/>
      <w:lang w:val="en-GB" w:eastAsia="en-US"/>
    </w:rPr>
  </w:style>
  <w:style w:type="character" w:customStyle="1" w:styleId="head1Char">
    <w:name w:val="head1 Char"/>
    <w:basedOn w:val="DefaultParagraphFont"/>
    <w:link w:val="head1"/>
    <w:rsid w:val="00500EF8"/>
    <w:rPr>
      <w:rFonts w:ascii="Times New Roman" w:eastAsia="SimSun" w:hAnsi="Times New Roman"/>
      <w:b/>
      <w:sz w:val="24"/>
      <w:lang w:val="en-GB" w:eastAsia="en-US"/>
    </w:rPr>
  </w:style>
  <w:style w:type="paragraph" w:customStyle="1" w:styleId="RSCB02ArticleText">
    <w:name w:val="RSC B02 Article Text"/>
    <w:basedOn w:val="Normal"/>
    <w:link w:val="RSCB02ArticleTextChar"/>
    <w:qFormat/>
    <w:rsid w:val="00D643EC"/>
    <w:pPr>
      <w:spacing w:after="0" w:line="240" w:lineRule="exact"/>
    </w:pPr>
    <w:rPr>
      <w:rFonts w:eastAsia="SimSun" w:cs="Times New Roman"/>
      <w:w w:val="108"/>
      <w:sz w:val="18"/>
      <w:szCs w:val="18"/>
      <w:lang w:val="en-GB" w:eastAsia="en-US"/>
    </w:rPr>
  </w:style>
  <w:style w:type="character" w:customStyle="1" w:styleId="RSCB02ArticleTextChar">
    <w:name w:val="RSC B02 Article Text Char"/>
    <w:basedOn w:val="DefaultParagraphFont"/>
    <w:link w:val="RSCB02ArticleText"/>
    <w:rsid w:val="00D643EC"/>
    <w:rPr>
      <w:rFonts w:eastAsia="SimSun" w:cs="Times New Roman"/>
      <w:w w:val="108"/>
      <w:sz w:val="18"/>
      <w:szCs w:val="18"/>
      <w:lang w:val="en-GB" w:eastAsia="en-US"/>
    </w:rPr>
  </w:style>
  <w:style w:type="paragraph" w:customStyle="1" w:styleId="RSCI05CaptiontoFigureSchemeChartwithbottombar">
    <w:name w:val="RSC I05 Caption to Figure/Scheme/Chart with bottom bar"/>
    <w:link w:val="RSCI05CaptiontoFigureSchemeChartwithbottombarChar"/>
    <w:qFormat/>
    <w:rsid w:val="00D643EC"/>
    <w:pPr>
      <w:pBdr>
        <w:bottom w:val="single" w:sz="12" w:space="1" w:color="A6A6A6" w:themeColor="background1" w:themeShade="A6"/>
      </w:pBdr>
      <w:spacing w:after="200" w:line="276" w:lineRule="auto"/>
      <w:jc w:val="both"/>
    </w:pPr>
    <w:rPr>
      <w:rFonts w:eastAsia="SimSun"/>
      <w:bCs/>
      <w:sz w:val="14"/>
      <w:szCs w:val="18"/>
      <w:lang w:val="en-GB" w:eastAsia="en-US"/>
    </w:rPr>
  </w:style>
  <w:style w:type="character" w:customStyle="1" w:styleId="RSCI05CaptiontoFigureSchemeChartwithbottombarChar">
    <w:name w:val="RSC I05 Caption to Figure/Scheme/Chart with bottom bar Char"/>
    <w:basedOn w:val="DefaultParagraphFont"/>
    <w:link w:val="RSCI05CaptiontoFigureSchemeChartwithbottombar"/>
    <w:rsid w:val="00D643EC"/>
    <w:rPr>
      <w:rFonts w:eastAsia="SimSun"/>
      <w:bCs/>
      <w:sz w:val="14"/>
      <w:szCs w:val="18"/>
      <w:lang w:val="en-GB" w:eastAsia="en-US"/>
    </w:rPr>
  </w:style>
  <w:style w:type="paragraph" w:customStyle="1" w:styleId="RSCB06BHeadingSub-Section">
    <w:name w:val="RSC B06 B Heading (Sub-Section)"/>
    <w:link w:val="RSCB06BHeadingSub-SectionChar"/>
    <w:qFormat/>
    <w:rsid w:val="00500EF8"/>
    <w:pPr>
      <w:spacing w:before="120" w:after="120" w:line="240" w:lineRule="exact"/>
    </w:pPr>
    <w:rPr>
      <w:rFonts w:eastAsia="SimSun"/>
      <w:b/>
      <w:sz w:val="18"/>
      <w:lang w:val="en-GB" w:eastAsia="en-US"/>
    </w:rPr>
  </w:style>
  <w:style w:type="character" w:customStyle="1" w:styleId="RSCB06BHeadingSub-SectionChar">
    <w:name w:val="RSC B06 B Heading (Sub-Section) Char"/>
    <w:basedOn w:val="DefaultParagraphFont"/>
    <w:link w:val="RSCB06BHeadingSub-Section"/>
    <w:rsid w:val="00500EF8"/>
    <w:rPr>
      <w:rFonts w:eastAsia="SimSun"/>
      <w:b/>
      <w:sz w:val="18"/>
      <w:lang w:val="en-GB" w:eastAsia="en-US"/>
    </w:rPr>
  </w:style>
  <w:style w:type="character" w:customStyle="1" w:styleId="06CHeading">
    <w:name w:val="06 C Heading"/>
    <w:basedOn w:val="RSCB02ArticleTextChar"/>
    <w:uiPriority w:val="1"/>
    <w:rsid w:val="00D643EC"/>
    <w:rPr>
      <w:rFonts w:ascii="Times New Roman" w:eastAsia="SimSun" w:hAnsi="Times New Roman" w:cs="Times New Roman"/>
      <w:b/>
      <w:smallCaps/>
      <w:w w:val="108"/>
      <w:sz w:val="18"/>
      <w:szCs w:val="18"/>
      <w:lang w:val="en-GB" w:eastAsia="en-US"/>
    </w:rPr>
  </w:style>
  <w:style w:type="paragraph" w:customStyle="1" w:styleId="RSCI03FigureSchemeChartUncaptioned">
    <w:name w:val="RSC I03 Figure/Scheme/Chart Uncaptioned"/>
    <w:basedOn w:val="Normal"/>
    <w:link w:val="RSCI03FigureSchemeChartUncaptionedChar"/>
    <w:qFormat/>
    <w:rsid w:val="00D643EC"/>
    <w:pPr>
      <w:spacing w:before="160" w:line="240" w:lineRule="auto"/>
      <w:jc w:val="center"/>
    </w:pPr>
    <w:rPr>
      <w:rFonts w:eastAsia="SimSun" w:cs="Times New Roman"/>
      <w:sz w:val="16"/>
      <w:szCs w:val="16"/>
      <w:lang w:val="en-GB" w:eastAsia="en-US"/>
    </w:rPr>
  </w:style>
  <w:style w:type="character" w:customStyle="1" w:styleId="RSCI03FigureSchemeChartUncaptionedChar">
    <w:name w:val="RSC I03 Figure/Scheme/Chart Uncaptioned Char"/>
    <w:basedOn w:val="DefaultParagraphFont"/>
    <w:link w:val="RSCI03FigureSchemeChartUncaptioned"/>
    <w:rsid w:val="00D643EC"/>
    <w:rPr>
      <w:rFonts w:eastAsia="SimSun" w:cs="Times New Roman"/>
      <w:sz w:val="16"/>
      <w:szCs w:val="16"/>
      <w:lang w:val="en-GB" w:eastAsia="en-US"/>
    </w:rPr>
  </w:style>
  <w:style w:type="paragraph" w:customStyle="1" w:styleId="RSCH01PaperTitle">
    <w:name w:val="RSC H01 Paper Title"/>
    <w:basedOn w:val="Normal"/>
    <w:next w:val="Normal"/>
    <w:link w:val="RSCH01PaperTitleChar"/>
    <w:qFormat/>
    <w:rsid w:val="00D643EC"/>
    <w:pPr>
      <w:tabs>
        <w:tab w:val="left" w:pos="284"/>
      </w:tabs>
      <w:spacing w:before="400" w:line="240" w:lineRule="auto"/>
    </w:pPr>
    <w:rPr>
      <w:rFonts w:eastAsia="SimSun" w:cs="Times New Roman"/>
      <w:b/>
      <w:sz w:val="29"/>
      <w:szCs w:val="32"/>
      <w:lang w:val="en-GB" w:eastAsia="en-US"/>
    </w:rPr>
  </w:style>
  <w:style w:type="character" w:customStyle="1" w:styleId="RSCH01PaperTitleChar">
    <w:name w:val="RSC H01 Paper Title Char"/>
    <w:basedOn w:val="DefaultParagraphFont"/>
    <w:link w:val="RSCH01PaperTitle"/>
    <w:rsid w:val="00D643EC"/>
    <w:rPr>
      <w:rFonts w:eastAsia="SimSun" w:cs="Times New Roman"/>
      <w:b/>
      <w:sz w:val="29"/>
      <w:szCs w:val="32"/>
      <w:lang w:val="en-GB" w:eastAsia="en-US"/>
    </w:rPr>
  </w:style>
  <w:style w:type="paragraph" w:customStyle="1" w:styleId="RSCF01FootnoteAuthorAddress">
    <w:name w:val="RSC F01 Footnote Author Address"/>
    <w:link w:val="RSCF01FootnoteAuthorAddressChar"/>
    <w:qFormat/>
    <w:rsid w:val="00500EF8"/>
    <w:pPr>
      <w:numPr>
        <w:numId w:val="1"/>
      </w:numPr>
      <w:pBdr>
        <w:top w:val="single" w:sz="12" w:space="1" w:color="A6A6A6" w:themeColor="background1" w:themeShade="A6"/>
      </w:pBdr>
      <w:spacing w:after="0" w:line="240" w:lineRule="auto"/>
      <w:ind w:left="85" w:hanging="85"/>
      <w:suppressOverlap/>
    </w:pPr>
    <w:rPr>
      <w:rFonts w:eastAsia="SimSun" w:cs="Times New Roman"/>
      <w:i/>
      <w:w w:val="105"/>
      <w:sz w:val="14"/>
      <w:szCs w:val="14"/>
      <w:lang w:val="en-GB" w:eastAsia="en-US"/>
    </w:rPr>
  </w:style>
  <w:style w:type="character" w:customStyle="1" w:styleId="RSCF01FootnoteAuthorAddressChar">
    <w:name w:val="RSC F01 Footnote Author Address Char"/>
    <w:basedOn w:val="DefaultParagraphFont"/>
    <w:link w:val="RSCF01FootnoteAuthorAddress"/>
    <w:rsid w:val="00500EF8"/>
    <w:rPr>
      <w:rFonts w:eastAsia="SimSun" w:cs="Times New Roman"/>
      <w:i/>
      <w:w w:val="105"/>
      <w:sz w:val="14"/>
      <w:szCs w:val="14"/>
      <w:lang w:val="en-GB" w:eastAsia="en-US"/>
    </w:rPr>
  </w:style>
  <w:style w:type="paragraph" w:styleId="ListParagraph">
    <w:name w:val="List Paragraph"/>
    <w:basedOn w:val="Normal"/>
    <w:uiPriority w:val="34"/>
    <w:qFormat/>
    <w:rsid w:val="00500EF8"/>
    <w:pPr>
      <w:ind w:left="720"/>
      <w:contextualSpacing/>
    </w:pPr>
  </w:style>
  <w:style w:type="character" w:styleId="Hyperlink">
    <w:name w:val="Hyperlink"/>
    <w:basedOn w:val="DefaultParagraphFont"/>
    <w:uiPriority w:val="99"/>
    <w:unhideWhenUsed/>
    <w:rsid w:val="00DF118E"/>
    <w:rPr>
      <w:color w:val="0563C1" w:themeColor="hyperlink"/>
      <w:u w:val="single"/>
    </w:rPr>
  </w:style>
  <w:style w:type="paragraph" w:styleId="BalloonText">
    <w:name w:val="Balloon Text"/>
    <w:basedOn w:val="Normal"/>
    <w:link w:val="BalloonTextChar"/>
    <w:uiPriority w:val="99"/>
    <w:semiHidden/>
    <w:unhideWhenUsed/>
    <w:rsid w:val="00DF11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118E"/>
    <w:rPr>
      <w:rFonts w:ascii="Tahoma" w:hAnsi="Tahoma" w:cs="Tahoma"/>
      <w:sz w:val="16"/>
      <w:szCs w:val="16"/>
    </w:rPr>
  </w:style>
  <w:style w:type="paragraph" w:customStyle="1" w:styleId="RSCF02FootnotestoTitleAuthors">
    <w:name w:val="RSC F02 Footnotes to Title/Authors"/>
    <w:basedOn w:val="Normal"/>
    <w:link w:val="RSCF02FootnotestoTitleAuthorsChar"/>
    <w:qFormat/>
    <w:rsid w:val="00DF118E"/>
    <w:pPr>
      <w:tabs>
        <w:tab w:val="left" w:pos="284"/>
      </w:tabs>
      <w:spacing w:after="0" w:line="240" w:lineRule="auto"/>
      <w:suppressOverlap/>
    </w:pPr>
    <w:rPr>
      <w:rFonts w:asciiTheme="minorHAnsi" w:eastAsiaTheme="minorHAnsi" w:hAnsiTheme="minorHAnsi" w:cs="Times New Roman"/>
      <w:w w:val="105"/>
      <w:sz w:val="14"/>
      <w:szCs w:val="14"/>
      <w:lang w:val="en-GB" w:eastAsia="en-US"/>
    </w:rPr>
  </w:style>
  <w:style w:type="character" w:customStyle="1" w:styleId="RSCF02FootnotestoTitleAuthorsChar">
    <w:name w:val="RSC F02 Footnotes to Title/Authors Char"/>
    <w:basedOn w:val="DefaultParagraphFont"/>
    <w:link w:val="RSCF02FootnotestoTitleAuthors"/>
    <w:rsid w:val="00DF118E"/>
    <w:rPr>
      <w:rFonts w:eastAsiaTheme="minorHAnsi" w:cs="Times New Roman"/>
      <w:w w:val="105"/>
      <w:sz w:val="14"/>
      <w:szCs w:val="14"/>
      <w:lang w:val="en-GB" w:eastAsia="en-US"/>
    </w:rPr>
  </w:style>
  <w:style w:type="paragraph" w:styleId="CommentText">
    <w:name w:val="annotation text"/>
    <w:basedOn w:val="Normal"/>
    <w:link w:val="CommentTextChar"/>
    <w:uiPriority w:val="99"/>
    <w:semiHidden/>
    <w:unhideWhenUsed/>
    <w:rsid w:val="00574EEA"/>
    <w:pPr>
      <w:spacing w:line="240" w:lineRule="auto"/>
    </w:pPr>
    <w:rPr>
      <w:sz w:val="20"/>
      <w:szCs w:val="20"/>
    </w:rPr>
  </w:style>
  <w:style w:type="character" w:customStyle="1" w:styleId="CommentTextChar">
    <w:name w:val="Comment Text Char"/>
    <w:basedOn w:val="DefaultParagraphFont"/>
    <w:link w:val="CommentText"/>
    <w:uiPriority w:val="99"/>
    <w:semiHidden/>
    <w:rsid w:val="00574EEA"/>
    <w:rPr>
      <w:rFonts w:ascii="Times New Roman" w:hAnsi="Times New Roman"/>
      <w:sz w:val="20"/>
      <w:szCs w:val="20"/>
    </w:rPr>
  </w:style>
  <w:style w:type="character" w:styleId="CommentReference">
    <w:name w:val="annotation reference"/>
    <w:basedOn w:val="DefaultParagraphFont"/>
    <w:uiPriority w:val="99"/>
    <w:semiHidden/>
    <w:unhideWhenUsed/>
    <w:rsid w:val="00574EEA"/>
    <w:rPr>
      <w:sz w:val="16"/>
      <w:szCs w:val="16"/>
    </w:rPr>
  </w:style>
  <w:style w:type="paragraph" w:styleId="Header">
    <w:name w:val="header"/>
    <w:basedOn w:val="Normal"/>
    <w:link w:val="HeaderChar"/>
    <w:uiPriority w:val="99"/>
    <w:unhideWhenUsed/>
    <w:rsid w:val="00AA4A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4A9B"/>
    <w:rPr>
      <w:rFonts w:ascii="Times New Roman" w:hAnsi="Times New Roman"/>
      <w:sz w:val="24"/>
    </w:rPr>
  </w:style>
  <w:style w:type="paragraph" w:styleId="Footer">
    <w:name w:val="footer"/>
    <w:basedOn w:val="Normal"/>
    <w:link w:val="FooterChar"/>
    <w:uiPriority w:val="99"/>
    <w:unhideWhenUsed/>
    <w:rsid w:val="00AA4A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4A9B"/>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1948701">
      <w:bodyDiv w:val="1"/>
      <w:marLeft w:val="0"/>
      <w:marRight w:val="0"/>
      <w:marTop w:val="0"/>
      <w:marBottom w:val="0"/>
      <w:divBdr>
        <w:top w:val="none" w:sz="0" w:space="0" w:color="auto"/>
        <w:left w:val="none" w:sz="0" w:space="0" w:color="auto"/>
        <w:bottom w:val="none" w:sz="0" w:space="0" w:color="auto"/>
        <w:right w:val="none" w:sz="0" w:space="0" w:color="auto"/>
      </w:divBdr>
    </w:div>
    <w:div w:id="209357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rause@qmul.ac.uk" TargetMode="Externa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BC735-50B3-4CB3-8D32-D328327B5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8590</Words>
  <Characters>162964</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191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 Ying [PHYSA]</dc:creator>
  <cp:lastModifiedBy>Steve Dunn</cp:lastModifiedBy>
  <cp:revision>2</cp:revision>
  <dcterms:created xsi:type="dcterms:W3CDTF">2020-09-17T10:04:00Z</dcterms:created>
  <dcterms:modified xsi:type="dcterms:W3CDTF">2020-09-17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cs-nano</vt:lpwstr>
  </property>
  <property fmtid="{D5CDD505-2E9C-101B-9397-08002B2CF9AE}" pid="4" name="Mendeley Unique User Id_1">
    <vt:lpwstr>922830a3-75ca-3d3b-b4de-f47f14bfe8e0</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materials-chemistry-a</vt:lpwstr>
  </property>
  <property fmtid="{D5CDD505-2E9C-101B-9397-08002B2CF9AE}" pid="16" name="Mendeley Recent Style Name 5_1">
    <vt:lpwstr>Journal of Materials Chemistry A</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no-letters</vt:lpwstr>
  </property>
  <property fmtid="{D5CDD505-2E9C-101B-9397-08002B2CF9AE}" pid="22" name="Mendeley Recent Style Name 8_1">
    <vt:lpwstr>Nano Letters</vt:lpwstr>
  </property>
  <property fmtid="{D5CDD505-2E9C-101B-9397-08002B2CF9AE}" pid="23" name="Mendeley Recent Style Id 9_1">
    <vt:lpwstr>http://www.zotero.org/styles/sensors-and-actuators-b-chemical</vt:lpwstr>
  </property>
  <property fmtid="{D5CDD505-2E9C-101B-9397-08002B2CF9AE}" pid="24" name="Mendeley Recent Style Name 9_1">
    <vt:lpwstr>Sensors &amp; Actuators: B. Chemical</vt:lpwstr>
  </property>
</Properties>
</file>